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single" w:sz="4" w:space="0" w:color="7F7F7F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5"/>
        <w:gridCol w:w="2047"/>
        <w:gridCol w:w="2047"/>
        <w:gridCol w:w="2047"/>
        <w:gridCol w:w="2193"/>
        <w:gridCol w:w="2047"/>
        <w:gridCol w:w="2048"/>
      </w:tblGrid>
      <w:tr w:rsidR="00227AEA" w14:paraId="21D4E3C4" w14:textId="77777777" w:rsidTr="003807A6">
        <w:trPr>
          <w:tblHeader/>
        </w:trPr>
        <w:tc>
          <w:tcPr>
            <w:tcW w:w="229" w:type="pct"/>
          </w:tcPr>
          <w:p w14:paraId="1938A0D8" w14:textId="4D831F3C" w:rsidR="00634584" w:rsidRPr="003807A6" w:rsidRDefault="00634584" w:rsidP="00606AF8">
            <w:pPr>
              <w:spacing w:line="288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3807A6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#</w:t>
            </w:r>
          </w:p>
        </w:tc>
        <w:tc>
          <w:tcPr>
            <w:tcW w:w="795" w:type="pct"/>
          </w:tcPr>
          <w:p w14:paraId="2C7F3565" w14:textId="6D1F1812" w:rsidR="00634584" w:rsidRPr="003807A6" w:rsidRDefault="00634584" w:rsidP="00606AF8">
            <w:pPr>
              <w:spacing w:line="288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3807A6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Independent variable</w:t>
            </w:r>
          </w:p>
        </w:tc>
        <w:tc>
          <w:tcPr>
            <w:tcW w:w="795" w:type="pct"/>
          </w:tcPr>
          <w:p w14:paraId="27301CA4" w14:textId="6324E642" w:rsidR="00634584" w:rsidRPr="003807A6" w:rsidRDefault="00634584" w:rsidP="00606AF8">
            <w:pPr>
              <w:spacing w:line="288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3807A6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Variable codification</w:t>
            </w:r>
          </w:p>
        </w:tc>
        <w:tc>
          <w:tcPr>
            <w:tcW w:w="795" w:type="pct"/>
          </w:tcPr>
          <w:p w14:paraId="7BC774D9" w14:textId="6BBFE257" w:rsidR="00634584" w:rsidRPr="003807A6" w:rsidRDefault="00634584" w:rsidP="00606AF8">
            <w:pPr>
              <w:spacing w:line="288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3807A6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Definition</w:t>
            </w:r>
          </w:p>
        </w:tc>
        <w:tc>
          <w:tcPr>
            <w:tcW w:w="795" w:type="pct"/>
          </w:tcPr>
          <w:p w14:paraId="2DDAAEA8" w14:textId="6B68373C" w:rsidR="00634584" w:rsidRPr="003807A6" w:rsidRDefault="00634584" w:rsidP="00606AF8">
            <w:pPr>
              <w:spacing w:line="288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3807A6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Indicators</w:t>
            </w:r>
          </w:p>
        </w:tc>
        <w:tc>
          <w:tcPr>
            <w:tcW w:w="795" w:type="pct"/>
          </w:tcPr>
          <w:p w14:paraId="396B2664" w14:textId="0B0FDD65" w:rsidR="00634584" w:rsidRPr="003807A6" w:rsidRDefault="00634584" w:rsidP="00606AF8">
            <w:pPr>
              <w:spacing w:line="288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3807A6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Time dimension</w:t>
            </w:r>
            <w:r w:rsidR="00BA446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 </w:t>
            </w:r>
          </w:p>
        </w:tc>
        <w:tc>
          <w:tcPr>
            <w:tcW w:w="795" w:type="pct"/>
          </w:tcPr>
          <w:p w14:paraId="5EACAF7B" w14:textId="5FF321E3" w:rsidR="00CE0897" w:rsidRPr="003807A6" w:rsidRDefault="00634584" w:rsidP="00606AF8">
            <w:pPr>
              <w:spacing w:line="288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3807A6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Factual dimensions</w:t>
            </w:r>
          </w:p>
        </w:tc>
      </w:tr>
      <w:tr w:rsidR="00227AEA" w14:paraId="22C96BF1" w14:textId="77777777" w:rsidTr="003807A6">
        <w:tc>
          <w:tcPr>
            <w:tcW w:w="229" w:type="pct"/>
          </w:tcPr>
          <w:p w14:paraId="7F32A71F" w14:textId="00DCE1A0" w:rsidR="00634584" w:rsidRDefault="0063458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795" w:type="pct"/>
          </w:tcPr>
          <w:p w14:paraId="5542570F" w14:textId="484F70CE" w:rsidR="0063458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ocial influence</w:t>
            </w:r>
          </w:p>
        </w:tc>
        <w:tc>
          <w:tcPr>
            <w:tcW w:w="795" w:type="pct"/>
          </w:tcPr>
          <w:p w14:paraId="6D12AB98" w14:textId="7C13C210" w:rsidR="0063458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ocialInf</w:t>
            </w:r>
          </w:p>
        </w:tc>
        <w:tc>
          <w:tcPr>
            <w:tcW w:w="795" w:type="pct"/>
          </w:tcPr>
          <w:p w14:paraId="004DDB90" w14:textId="7961DB9D" w:rsidR="00634584" w:rsidRDefault="0018045C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8045C">
              <w:rPr>
                <w:rFonts w:ascii="Times New Roman" w:hAnsi="Times New Roman" w:cs="Times New Roman"/>
                <w:sz w:val="22"/>
                <w:szCs w:val="22"/>
              </w:rPr>
              <w:t>The degree to which the social environment imposes pressure on individuals and organizations to appear legitimate and conform to prevailing social norms, i.e., adopt and use the new technology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.</w:t>
            </w:r>
          </w:p>
        </w:tc>
        <w:tc>
          <w:tcPr>
            <w:tcW w:w="795" w:type="pct"/>
          </w:tcPr>
          <w:p w14:paraId="4181420D" w14:textId="7237ED7E" w:rsidR="004412A3" w:rsidRPr="004412A3" w:rsidRDefault="004412A3">
            <w:pPr>
              <w:numPr>
                <w:ilvl w:val="0"/>
                <w:numId w:val="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4412A3">
              <w:rPr>
                <w:rFonts w:ascii="Times New Roman" w:hAnsi="Times New Roman" w:cs="Times New Roman"/>
                <w:sz w:val="22"/>
                <w:szCs w:val="22"/>
              </w:rPr>
              <w:t>Intra-group effects: Institutional pressure, newness and uncertainty about technology, ambiguous goals, isomorphism, subjective norm</w:t>
            </w:r>
            <w:r w:rsidR="00AD3C46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4412A3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 w:rsidR="00AD3C46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4412A3">
              <w:rPr>
                <w:rFonts w:ascii="Times New Roman" w:hAnsi="Times New Roman" w:cs="Times New Roman"/>
                <w:sz w:val="22"/>
                <w:szCs w:val="22"/>
              </w:rPr>
              <w:t>peer pressure, imitation, legitimacy, social worthiness, change agents, poor understanding of technology, social factors, image</w:t>
            </w:r>
            <w:r w:rsidR="00AD3C46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Pr="004412A3">
              <w:rPr>
                <w:rFonts w:ascii="Times New Roman" w:hAnsi="Times New Roman" w:cs="Times New Roman"/>
                <w:sz w:val="22"/>
                <w:szCs w:val="22"/>
              </w:rPr>
              <w:t>cohesio</w:t>
            </w:r>
            <w:r w:rsidR="00AD3C46">
              <w:rPr>
                <w:rFonts w:ascii="Times New Roman" w:hAnsi="Times New Roman" w:cs="Times New Roman"/>
                <w:sz w:val="22"/>
                <w:szCs w:val="22"/>
              </w:rPr>
              <w:t>n</w:t>
            </w:r>
            <w:r w:rsidRPr="004412A3">
              <w:rPr>
                <w:rFonts w:ascii="Times New Roman" w:hAnsi="Times New Roman" w:cs="Times New Roman"/>
                <w:sz w:val="22"/>
                <w:szCs w:val="22"/>
              </w:rPr>
              <w:t>, structural equivalenc</w:t>
            </w:r>
            <w:r w:rsidR="00AD3C46">
              <w:rPr>
                <w:rFonts w:ascii="Times New Roman" w:hAnsi="Times New Roman" w:cs="Times New Roman"/>
                <w:sz w:val="22"/>
                <w:szCs w:val="22"/>
              </w:rPr>
              <w:t>e</w:t>
            </w:r>
            <w:r w:rsidRPr="004412A3">
              <w:rPr>
                <w:rFonts w:ascii="Times New Roman" w:hAnsi="Times New Roman" w:cs="Times New Roman"/>
                <w:sz w:val="22"/>
                <w:szCs w:val="22"/>
              </w:rPr>
              <w:t>, social contagion</w:t>
            </w:r>
            <w:r w:rsidR="00AD3C46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AD3C46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EaU1hZ2dpbzwvQXV0aG9yPjxZZWFyPjE5ODM8L1llYXI+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</w:fldData>
              </w:fldChar>
            </w:r>
            <w:r w:rsidR="004954AE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4954AE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EaU1hZ2dpbzwvQXV0aG9yPjxZZWFyPjE5ODM8L1llYXI+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</w:fldData>
              </w:fldChar>
            </w:r>
            <w:r w:rsidR="004954AE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4954AE">
              <w:rPr>
                <w:rFonts w:ascii="Times New Roman" w:hAnsi="Times New Roman" w:cs="Times New Roman"/>
                <w:sz w:val="22"/>
                <w:szCs w:val="22"/>
              </w:rPr>
            </w:r>
            <w:r w:rsidR="004954AE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AD3C46">
              <w:rPr>
                <w:rFonts w:ascii="Times New Roman" w:hAnsi="Times New Roman" w:cs="Times New Roman"/>
                <w:sz w:val="22"/>
                <w:szCs w:val="22"/>
              </w:rPr>
            </w:r>
            <w:r w:rsidR="00AD3C4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4954AE">
              <w:rPr>
                <w:rFonts w:ascii="Times New Roman" w:hAnsi="Times New Roman" w:cs="Times New Roman"/>
                <w:noProof/>
                <w:sz w:val="22"/>
                <w:szCs w:val="22"/>
              </w:rPr>
              <w:t>(DiMaggio &amp; Powell, 1983; Labazova, 2019, p. 9; Venkatesh et al., 2003, pp. 451-452; Yaraghi et al., 2013, p. 3)</w:t>
            </w:r>
            <w:r w:rsidR="00AD3C4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7922BB19" w14:textId="77777777" w:rsidR="00634584" w:rsidRDefault="004412A3">
            <w:pPr>
              <w:numPr>
                <w:ilvl w:val="0"/>
                <w:numId w:val="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4412A3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Inter-linked group effects: Signaling across weak ties, connection of otherwise disconnected groups</w: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t>,</w:t>
            </w:r>
            <w:r w:rsidRPr="004412A3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 xml:space="preserve"> </w:t>
            </w:r>
            <w:r w:rsidRPr="004412A3">
              <w:rPr>
                <w:rFonts w:ascii="Times New Roman" w:hAnsi="Times New Roman" w:cs="Times New Roman"/>
                <w:sz w:val="22"/>
                <w:szCs w:val="22"/>
              </w:rPr>
              <w:t>cross-externalities of increased value perceived</w: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ZYXJhZ2hpPC9BdXRob3I+PFllYXI+MjAxMzwvWWVhcj48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</w:fldData>
              </w:fldChar>
            </w:r>
            <w:r w:rsidR="00FE47F1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FE47F1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ZYXJhZ2hpPC9BdXRob3I+PFllYXI+MjAxMzwvWWVhcj48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</w:fldData>
              </w:fldChar>
            </w:r>
            <w:r w:rsidR="00FE47F1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FE47F1">
              <w:rPr>
                <w:rFonts w:ascii="Times New Roman" w:hAnsi="Times New Roman" w:cs="Times New Roman"/>
                <w:sz w:val="22"/>
                <w:szCs w:val="22"/>
              </w:rPr>
            </w:r>
            <w:r w:rsidR="00FE47F1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FE47F1">
              <w:rPr>
                <w:rFonts w:ascii="Times New Roman" w:hAnsi="Times New Roman" w:cs="Times New Roman"/>
                <w:noProof/>
                <w:sz w:val="22"/>
                <w:szCs w:val="22"/>
              </w:rPr>
              <w:t>(Cresswell et al., 2020, p. 4; Yaraghi et al., 2013, p. 3)</w: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45ECC1CF" w14:textId="372FBE2A" w:rsidR="00571758" w:rsidRPr="004412A3" w:rsidRDefault="00571758">
            <w:pPr>
              <w:numPr>
                <w:ilvl w:val="0"/>
                <w:numId w:val="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25E96">
              <w:rPr>
                <w:rFonts w:ascii="Times New Roman" w:hAnsi="Times New Roman" w:cs="Times New Roman"/>
                <w:sz w:val="22"/>
                <w:szCs w:val="22"/>
              </w:rPr>
              <w:t xml:space="preserve">Macro forces: Media, non-healthcare </w:t>
            </w:r>
            <w:r w:rsidR="00B25E96" w:rsidRPr="00B25E96">
              <w:rPr>
                <w:rFonts w:ascii="Times New Roman" w:hAnsi="Times New Roman" w:cs="Times New Roman"/>
                <w:sz w:val="22"/>
                <w:szCs w:val="22"/>
              </w:rPr>
              <w:t>regulations</w:t>
            </w:r>
            <w:r w:rsidR="00826A57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26A57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HcmVlbmhhbGdoPC9BdXRob3I+PFllYXI+MjAxNzwvWWVh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</w:fldData>
              </w:fldChar>
            </w:r>
            <w:r w:rsidR="004954AE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4954AE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HcmVlbmhhbGdoPC9BdXRob3I+PFllYXI+MjAxNzwvWWVh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</w:fldData>
              </w:fldChar>
            </w:r>
            <w:r w:rsidR="004954AE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4954AE">
              <w:rPr>
                <w:rFonts w:ascii="Times New Roman" w:hAnsi="Times New Roman" w:cs="Times New Roman"/>
                <w:sz w:val="22"/>
                <w:szCs w:val="22"/>
              </w:rPr>
            </w:r>
            <w:r w:rsidR="004954AE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826A57">
              <w:rPr>
                <w:rFonts w:ascii="Times New Roman" w:hAnsi="Times New Roman" w:cs="Times New Roman"/>
                <w:sz w:val="22"/>
                <w:szCs w:val="22"/>
              </w:rPr>
            </w:r>
            <w:r w:rsidR="00826A57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4954AE">
              <w:rPr>
                <w:rFonts w:ascii="Times New Roman" w:hAnsi="Times New Roman" w:cs="Times New Roman"/>
                <w:noProof/>
                <w:sz w:val="22"/>
                <w:szCs w:val="22"/>
              </w:rPr>
              <w:t>(Cresswell et al., 2020, p. 4; Greenhalgh et al., 2017, p. 14; Yusof et al., 2008, p. 390)</w:t>
            </w:r>
            <w:r w:rsidR="00826A57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</w:tc>
        <w:tc>
          <w:tcPr>
            <w:tcW w:w="795" w:type="pct"/>
          </w:tcPr>
          <w:p w14:paraId="73BC564A" w14:textId="77777777" w:rsidR="00130E03" w:rsidRPr="00130E03" w:rsidRDefault="00130E03" w:rsidP="00130E03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30E03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Time periods relevant for social influence effect: </w:t>
            </w:r>
          </w:p>
          <w:p w14:paraId="1B475011" w14:textId="2ABF0A91" w:rsidR="00130E03" w:rsidRPr="00130E03" w:rsidRDefault="00130E03">
            <w:pPr>
              <w:numPr>
                <w:ilvl w:val="0"/>
                <w:numId w:val="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>Pas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S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 xml:space="preserve">ocial influence occurrence that 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was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 xml:space="preserve"> present in the past but not anymore</w:t>
            </w:r>
          </w:p>
          <w:p w14:paraId="19D76755" w14:textId="5D503555" w:rsidR="00130E03" w:rsidRPr="00130E03" w:rsidRDefault="00130E03">
            <w:pPr>
              <w:numPr>
                <w:ilvl w:val="0"/>
                <w:numId w:val="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>Presen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S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 xml:space="preserve">ocial influence 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occurrence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that 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>still persis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s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 xml:space="preserve"> or generic statement </w:t>
            </w:r>
          </w:p>
          <w:p w14:paraId="77A3E278" w14:textId="41ED3916" w:rsidR="00130E03" w:rsidRPr="00130E03" w:rsidRDefault="00130E03">
            <w:pPr>
              <w:numPr>
                <w:ilvl w:val="0"/>
                <w:numId w:val="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>Futur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e: E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>xpected future social influence</w:t>
            </w:r>
          </w:p>
          <w:p w14:paraId="26D3F945" w14:textId="77777777" w:rsidR="00634584" w:rsidRDefault="0063458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00624ED4" w14:textId="62BEABBF" w:rsidR="00130E03" w:rsidRDefault="00130E03">
            <w:pPr>
              <w:numPr>
                <w:ilvl w:val="0"/>
                <w:numId w:val="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>Unit of analysis: Individual, system</w:t>
            </w:r>
            <w:r w:rsidR="00F43E63">
              <w:rPr>
                <w:rFonts w:ascii="Times New Roman" w:hAnsi="Times New Roman" w:cs="Times New Roman"/>
                <w:sz w:val="22"/>
                <w:szCs w:val="22"/>
              </w:rPr>
              <w:t xml:space="preserve"> (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 xml:space="preserve">i.e., </w:t>
            </w:r>
            <w:r w:rsidR="00F43E63">
              <w:rPr>
                <w:rFonts w:ascii="Times New Roman" w:hAnsi="Times New Roman" w:cs="Times New Roman"/>
                <w:sz w:val="22"/>
                <w:szCs w:val="22"/>
              </w:rPr>
              <w:t xml:space="preserve">through 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>isomorphism</w:t>
            </w:r>
            <w:r w:rsidR="00F43E63">
              <w:rPr>
                <w:rFonts w:ascii="Times New Roman" w:hAnsi="Times New Roman" w:cs="Times New Roman"/>
                <w:sz w:val="22"/>
                <w:szCs w:val="22"/>
              </w:rPr>
              <w:t>)</w:t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WZW5rYXRlc2g8L0F1dGhvcj48WWVhcj4yMDAzPC9ZZWFy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=
</w:fldData>
              </w:fldChar>
            </w:r>
            <w:r w:rsidR="00F43E63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F43E63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WZW5rYXRlc2g8L0F1dGhvcj48WWVhcj4yMDAzPC9ZZWFy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=
</w:fldData>
              </w:fldChar>
            </w:r>
            <w:r w:rsidR="00F43E63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F43E63">
              <w:rPr>
                <w:rFonts w:ascii="Times New Roman" w:hAnsi="Times New Roman" w:cs="Times New Roman"/>
                <w:sz w:val="22"/>
                <w:szCs w:val="22"/>
              </w:rPr>
            </w:r>
            <w:r w:rsidR="00F43E63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F43E63">
              <w:rPr>
                <w:rFonts w:ascii="Times New Roman" w:hAnsi="Times New Roman" w:cs="Times New Roman"/>
                <w:noProof/>
                <w:sz w:val="22"/>
                <w:szCs w:val="22"/>
              </w:rPr>
              <w:t>(DiMaggio &amp; Powell, 1983; Venkatesh et al., 2003; Venkatesh et al., 2012)</w:t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5440BBD6" w14:textId="76336A6C" w:rsidR="0018045C" w:rsidRPr="0018045C" w:rsidRDefault="0018045C" w:rsidP="0018045C">
            <w:pPr>
              <w:numPr>
                <w:ilvl w:val="0"/>
                <w:numId w:val="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>Stakeholders involved</w:t>
            </w:r>
          </w:p>
          <w:p w14:paraId="267ACDD9" w14:textId="45C42D54" w:rsidR="00130E03" w:rsidRPr="00130E03" w:rsidRDefault="00130E03">
            <w:pPr>
              <w:numPr>
                <w:ilvl w:val="0"/>
                <w:numId w:val="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>Externality type</w:t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B66926" w:rsidRPr="00B66926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a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 xml:space="preserve">: </w: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t>I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 xml:space="preserve">ntra-group effects, </w: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t>i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>nter-linked group effects</w: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Yaraghi&lt;/Author&gt;&lt;Year&gt;2013&lt;/Year&gt;&lt;RecNum&gt;278&lt;/RecNum&gt;&lt;Pages&gt;3&lt;/Pages&gt;&lt;DisplayText&gt;(Yaraghi et al., 2013, p. 3)&lt;/DisplayText&gt;&lt;record&gt;&lt;rec-number&gt;278&lt;/rec-number&gt;&lt;foreign-keys&gt;&lt;key app="EN" db-id="tprseedpvz59x8e9dt55xfznx09a5vf2t2da" timestamp="1689857862"&gt;278&lt;/key&gt;&lt;/foreign-keys&gt;&lt;ref-type name="Journal Article"&gt;17&lt;/ref-type&gt;&lt;contributors&gt;&lt;authors&gt;&lt;author&gt;Yaraghi, Niam&lt;/author&gt;&lt;author&gt;Du, Anna Ye&lt;/author&gt;&lt;author&gt;Sharman, Raj&lt;/author&gt;&lt;author&gt;Gopal, Ram D.&lt;/author&gt;&lt;author&gt;Ramesh, R.&lt;/author&gt;&lt;/authors&gt;&lt;/contributors&gt;&lt;titles&gt;&lt;title&gt;Network Effects in Health Information Exchange Growth&lt;/title&gt;&lt;secondary-title&gt;ACM Transactions on Management Information Systems&lt;/secondary-title&gt;&lt;/titles&gt;&lt;periodical&gt;&lt;full-title&gt;ACM Transactions on Management Information Systems&lt;/full-title&gt;&lt;/periodical&gt;&lt;pages&gt;1-26&lt;/pages&gt;&lt;volume&gt;4&lt;/volume&gt;&lt;number&gt;1&lt;/number&gt;&lt;dates&gt;&lt;year&gt;2013&lt;/year&gt;&lt;/dates&gt;&lt;publisher&gt;Association for Computing Machinery (ACM)&lt;/publisher&gt;&lt;isbn&gt;2158-656X&lt;/isbn&gt;&lt;urls&gt;&lt;related-urls&gt;&lt;url&gt;https://dx.doi.org/10.1145/2445560.2445561&lt;/url&gt;&lt;/related-urls&gt;&lt;/urls&gt;&lt;electronic-resource-num&gt;10.1145/2445560.2445561&lt;/electronic-resource-num&gt;&lt;/record&gt;&lt;/Cite&gt;&lt;/EndNote&gt;</w:instrTex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D850A3">
              <w:rPr>
                <w:rFonts w:ascii="Times New Roman" w:hAnsi="Times New Roman" w:cs="Times New Roman"/>
                <w:noProof/>
                <w:sz w:val="22"/>
                <w:szCs w:val="22"/>
              </w:rPr>
              <w:t>(Yaraghi et al., 2013, p. 3)</w: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6855B473" w14:textId="0842C35B" w:rsidR="00634584" w:rsidRDefault="00130E03" w:rsidP="0018045C">
            <w:pPr>
              <w:numPr>
                <w:ilvl w:val="0"/>
                <w:numId w:val="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 xml:space="preserve">Presence of </w:t>
            </w:r>
            <w:r w:rsidR="00F43E63">
              <w:rPr>
                <w:rFonts w:ascii="Times New Roman" w:hAnsi="Times New Roman" w:cs="Times New Roman"/>
                <w:sz w:val="22"/>
                <w:szCs w:val="22"/>
              </w:rPr>
              <w:t>change agents</w:t>
            </w:r>
            <w:r w:rsidR="0018045C">
              <w:rPr>
                <w:rFonts w:ascii="Times New Roman" w:hAnsi="Times New Roman" w:cs="Times New Roman"/>
                <w:sz w:val="22"/>
                <w:szCs w:val="22"/>
              </w:rPr>
              <w:t xml:space="preserve"> and innovation champions</w:t>
            </w:r>
            <w:r w:rsidR="00F43E63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Sb2dlcnM8L0F1dGhvcj48WWVhcj4yMDAzPC9ZZWFyPjxS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</w:fldData>
              </w:fldChar>
            </w:r>
            <w:r w:rsidR="0097180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97180B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Sb2dlcnM8L0F1dGhvcj48WWVhcj4yMDAzPC9ZZWFyPjxS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</w:fldData>
              </w:fldChar>
            </w:r>
            <w:r w:rsidR="0097180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97180B">
              <w:rPr>
                <w:rFonts w:ascii="Times New Roman" w:hAnsi="Times New Roman" w:cs="Times New Roman"/>
                <w:sz w:val="22"/>
                <w:szCs w:val="22"/>
              </w:rPr>
            </w:r>
            <w:r w:rsidR="0097180B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97180B">
              <w:rPr>
                <w:rFonts w:ascii="Times New Roman" w:hAnsi="Times New Roman" w:cs="Times New Roman"/>
                <w:noProof/>
                <w:sz w:val="22"/>
                <w:szCs w:val="22"/>
              </w:rPr>
              <w:t>(Cresswell et al., 2020, p. 4; Maylor et al., 2013; Rogers, 2003, pp. 414, 365-366, 387-</w:t>
            </w:r>
            <w:r w:rsidR="0097180B">
              <w:rPr>
                <w:rFonts w:ascii="Times New Roman" w:hAnsi="Times New Roman" w:cs="Times New Roman"/>
                <w:noProof/>
                <w:sz w:val="22"/>
                <w:szCs w:val="22"/>
              </w:rPr>
              <w:lastRenderedPageBreak/>
              <w:t>388; Yusof et al., 2008)</w:t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2D0E907A" w14:textId="2BB07A3E" w:rsidR="00571758" w:rsidRPr="0018045C" w:rsidRDefault="004954AE" w:rsidP="0018045C">
            <w:pPr>
              <w:numPr>
                <w:ilvl w:val="0"/>
                <w:numId w:val="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7A5A76">
              <w:rPr>
                <w:rFonts w:ascii="Times New Roman" w:hAnsi="Times New Roman" w:cs="Times New Roman"/>
                <w:sz w:val="22"/>
                <w:szCs w:val="22"/>
              </w:rPr>
              <w:t>M</w:t>
            </w:r>
            <w:r w:rsidR="00571758" w:rsidRPr="007A5A76">
              <w:rPr>
                <w:rFonts w:ascii="Times New Roman" w:hAnsi="Times New Roman" w:cs="Times New Roman"/>
                <w:sz w:val="22"/>
                <w:szCs w:val="22"/>
              </w:rPr>
              <w:t>acro forces</w:t>
            </w:r>
            <w:r w:rsidR="0057175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5F2BB4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HcmVlbmhhbGdoPC9BdXRob3I+PFllYXI+MjAxNzwvWWVh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</w:fldData>
              </w:fldChar>
            </w:r>
            <w:r w:rsidR="005F2BB4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5F2BB4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HcmVlbmhhbGdoPC9BdXRob3I+PFllYXI+MjAxNzwvWWVh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</w:fldData>
              </w:fldChar>
            </w:r>
            <w:r w:rsidR="005F2BB4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5F2BB4">
              <w:rPr>
                <w:rFonts w:ascii="Times New Roman" w:hAnsi="Times New Roman" w:cs="Times New Roman"/>
                <w:sz w:val="22"/>
                <w:szCs w:val="22"/>
              </w:rPr>
            </w:r>
            <w:r w:rsidR="005F2BB4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5F2BB4">
              <w:rPr>
                <w:rFonts w:ascii="Times New Roman" w:hAnsi="Times New Roman" w:cs="Times New Roman"/>
                <w:sz w:val="22"/>
                <w:szCs w:val="22"/>
              </w:rPr>
            </w:r>
            <w:r w:rsidR="005F2BB4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5F2BB4">
              <w:rPr>
                <w:rFonts w:ascii="Times New Roman" w:hAnsi="Times New Roman" w:cs="Times New Roman"/>
                <w:noProof/>
                <w:sz w:val="22"/>
                <w:szCs w:val="22"/>
              </w:rPr>
              <w:t>(Cresswell et al., 2020, p. 4; Greenhalgh et al., 2017, p. 14; Yusof et al., 2008, p. 390)</w:t>
            </w:r>
            <w:r w:rsidR="005F2BB4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227AEA" w14:paraId="0830A6FE" w14:textId="77777777" w:rsidTr="003807A6">
        <w:tc>
          <w:tcPr>
            <w:tcW w:w="229" w:type="pct"/>
          </w:tcPr>
          <w:p w14:paraId="243ECB4D" w14:textId="3C3568F9" w:rsidR="0063458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2</w:t>
            </w:r>
          </w:p>
        </w:tc>
        <w:tc>
          <w:tcPr>
            <w:tcW w:w="795" w:type="pct"/>
          </w:tcPr>
          <w:p w14:paraId="180A1F25" w14:textId="55ADCD42" w:rsidR="0063458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Within- and cross-stakeholder alignment</w:t>
            </w:r>
          </w:p>
        </w:tc>
        <w:tc>
          <w:tcPr>
            <w:tcW w:w="795" w:type="pct"/>
          </w:tcPr>
          <w:p w14:paraId="57597D92" w14:textId="0E54713D" w:rsidR="0063458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takeAlign</w:t>
            </w:r>
          </w:p>
        </w:tc>
        <w:tc>
          <w:tcPr>
            <w:tcW w:w="795" w:type="pct"/>
          </w:tcPr>
          <w:p w14:paraId="1F332D8C" w14:textId="493E146B" w:rsidR="00634584" w:rsidRDefault="006213B5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6213B5">
              <w:rPr>
                <w:rFonts w:ascii="Times New Roman" w:hAnsi="Times New Roman" w:cs="Times New Roman"/>
                <w:sz w:val="22"/>
                <w:szCs w:val="22"/>
              </w:rPr>
              <w:t xml:space="preserve">The level of alignment among individuals within an organization, as well as among </w:t>
            </w:r>
            <w:r w:rsidRPr="006213B5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organizations operating within the same system. </w:t>
            </w:r>
          </w:p>
        </w:tc>
        <w:tc>
          <w:tcPr>
            <w:tcW w:w="795" w:type="pct"/>
          </w:tcPr>
          <w:p w14:paraId="3FA883DF" w14:textId="01DC69F8" w:rsidR="000B6472" w:rsidRPr="000B6472" w:rsidRDefault="000B6472">
            <w:pPr>
              <w:numPr>
                <w:ilvl w:val="0"/>
                <w:numId w:val="2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Alignment of goals: Target goal, picture of ideal end state, self-interest, priorities, 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interests</w:t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Ib2xtZ3JlbjwvQXV0aG9yPjxZZWFyPjIwMTc8L1llYXI+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</w:fldData>
              </w:fldChar>
            </w:r>
            <w:r w:rsidR="00227AEA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227AEA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Ib2xtZ3JlbjwvQXV0aG9yPjxZZWFyPjIwMTc8L1llYXI+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</w:fldData>
              </w:fldChar>
            </w:r>
            <w:r w:rsidR="00227AEA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227AEA">
              <w:rPr>
                <w:rFonts w:ascii="Times New Roman" w:hAnsi="Times New Roman" w:cs="Times New Roman"/>
                <w:sz w:val="22"/>
                <w:szCs w:val="22"/>
              </w:rPr>
            </w:r>
            <w:r w:rsidR="00227AEA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227AEA">
              <w:rPr>
                <w:rFonts w:ascii="Times New Roman" w:hAnsi="Times New Roman" w:cs="Times New Roman"/>
                <w:noProof/>
                <w:sz w:val="22"/>
                <w:szCs w:val="22"/>
              </w:rPr>
              <w:t>(Brouthers et al., 1995, p. 18; Child et al., 2019, p. 191; Cummings &amp; Holmberg, 2012, pp. 143-149; Geringer, 1991, p. 45; Glaister, 1996, pp. 16-23; Heyen &amp; Reiß, 2014, pp. 248-249; Holmgren &amp; Adler‐Milstein, 2017, p. 196; Labazova, 2019, p. 8; Öberg &amp; Shih, 2014, p. 421)</w:t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3ED7CF6A" w14:textId="2F20094F" w:rsidR="000B6472" w:rsidRPr="000B6472" w:rsidRDefault="000B6472">
            <w:pPr>
              <w:numPr>
                <w:ilvl w:val="0"/>
                <w:numId w:val="2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Alignment of practices: Process and competence match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Db3JzYXJvPC9BdXRob3I+PFllYXI+MjAxMTwvWWVhcj48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</w:fldData>
              </w:fldChar>
            </w:r>
            <w:r w:rsidR="00227AEA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227AEA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Db3JzYXJvPC9BdXRob3I+PFllYXI+MjAxMTwvWWVhcj48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</w:fldData>
              </w:fldChar>
            </w:r>
            <w:r w:rsidR="00227AEA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227AEA">
              <w:rPr>
                <w:rFonts w:ascii="Times New Roman" w:hAnsi="Times New Roman" w:cs="Times New Roman"/>
                <w:sz w:val="22"/>
                <w:szCs w:val="22"/>
              </w:rPr>
            </w:r>
            <w:r w:rsidR="00227AEA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227AEA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(Brouthers et al., 1995, p. 18; Child et al., 2019, p. 191; Corsaro &amp; Snehota, 2011, p. 1043; Cummings &amp; Holmberg, 2012, pp. 149-151; </w:t>
            </w:r>
            <w:r w:rsidR="00227AEA">
              <w:rPr>
                <w:rFonts w:ascii="Times New Roman" w:hAnsi="Times New Roman" w:cs="Times New Roman"/>
                <w:noProof/>
                <w:sz w:val="22"/>
                <w:szCs w:val="22"/>
              </w:rPr>
              <w:lastRenderedPageBreak/>
              <w:t>Geringer, 1991, p. 45; Glaister, 1996, pp. 16-23)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77AFEF2C" w14:textId="02222504" w:rsidR="000B6472" w:rsidRPr="000B6472" w:rsidRDefault="000B6472">
            <w:pPr>
              <w:numPr>
                <w:ilvl w:val="0"/>
                <w:numId w:val="2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Cognitive alignment: Views and perceptions match, e.g., about the meaning of collaboration, assumptions, values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IYW5zZW48L0F1dGhvcj48WWVhcj4yMDIwPC9ZZWFyPjxS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</w:fldData>
              </w:fldChar>
            </w:r>
            <w:r w:rsidR="00227AEA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227AEA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IYW5zZW48L0F1dGhvcj48WWVhcj4yMDIwPC9ZZWFyPjxS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</w:fldData>
              </w:fldChar>
            </w:r>
            <w:r w:rsidR="00227AEA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227AEA">
              <w:rPr>
                <w:rFonts w:ascii="Times New Roman" w:hAnsi="Times New Roman" w:cs="Times New Roman"/>
                <w:sz w:val="22"/>
                <w:szCs w:val="22"/>
              </w:rPr>
            </w:r>
            <w:r w:rsidR="00227AEA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227AEA">
              <w:rPr>
                <w:rFonts w:ascii="Times New Roman" w:hAnsi="Times New Roman" w:cs="Times New Roman"/>
                <w:noProof/>
                <w:sz w:val="22"/>
                <w:szCs w:val="22"/>
              </w:rPr>
              <w:t>(Brouthers et al., 1995, p. 18; Child et al., 2019, p. 191; Corsaro &amp; Snehota, 2011, p. 1043; Cummings &amp; Holmberg, 2012, pp. 143-149; Geringer, 1991, p. 45; Glaister, 1996, pp. 16-23; Hansen &amp; Baroody, 2020, p. 63; Labazova, 2019, p. 8; Maylor et al., 2013, p. 48)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529D7330" w14:textId="76C013AA" w:rsidR="000B6472" w:rsidRPr="000B6472" w:rsidRDefault="000B6472">
            <w:pPr>
              <w:numPr>
                <w:ilvl w:val="0"/>
                <w:numId w:val="2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 xml:space="preserve">Strong incentives: Financial payments/rewards (salary, subsidies), 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promotion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WZW5rYXRlc2g8L0F1dGhvcj48WWVhcj4yMDAzPC9ZZWFy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</w:fldData>
              </w:fldChar>
            </w:r>
            <w:r w:rsidR="00FE47F1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FE47F1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WZW5rYXRlc2g8L0F1dGhvcj48WWVhcj4yMDAzPC9ZZWFy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</w:fldData>
              </w:fldChar>
            </w:r>
            <w:r w:rsidR="00FE47F1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FE47F1">
              <w:rPr>
                <w:rFonts w:ascii="Times New Roman" w:hAnsi="Times New Roman" w:cs="Times New Roman"/>
                <w:sz w:val="22"/>
                <w:szCs w:val="22"/>
              </w:rPr>
            </w:r>
            <w:r w:rsidR="00FE47F1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FE47F1">
              <w:rPr>
                <w:rFonts w:ascii="Times New Roman" w:hAnsi="Times New Roman" w:cs="Times New Roman"/>
                <w:noProof/>
                <w:sz w:val="22"/>
                <w:szCs w:val="22"/>
              </w:rPr>
              <w:t>(Adler-Milstein et al., 2016, pp. 1283-1284; Cresswell et al., 2020, p. 4; Venkatesh et al., 2003, p. 448)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7D58D545" w14:textId="3AEEB851" w:rsidR="000B6472" w:rsidRPr="000B6472" w:rsidRDefault="000B6472">
            <w:pPr>
              <w:numPr>
                <w:ilvl w:val="0"/>
                <w:numId w:val="2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Misaligned incentives: Reduced switching costs, competitive concerns, lack of comm. btw. systems, islands of information/silos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BbmRlcnNvbjwvQXV0aG9yPjxZZWFyPjIwMTE8L1llYXI+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</w:fldData>
              </w:fldChar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BbmRlcnNvbjwvQXV0aG9yPjxZZWFyPjIwMTE8L1llYXI+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</w:fldData>
              </w:fldChar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733801">
              <w:rPr>
                <w:rFonts w:ascii="Times New Roman" w:hAnsi="Times New Roman" w:cs="Times New Roman"/>
                <w:noProof/>
                <w:sz w:val="22"/>
                <w:szCs w:val="22"/>
              </w:rPr>
              <w:t>(Anderson &amp; Agarwal, 2011; Kruse, Kothman, et al., 2016, p. 9; Kruse, Kristof, et al., 2016, p. 5; Ozdemir et al., 2011, pp. 491-492)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  <w:p w14:paraId="53FABA4A" w14:textId="640671BF" w:rsidR="000B6472" w:rsidRPr="000B6472" w:rsidRDefault="000B6472">
            <w:pPr>
              <w:numPr>
                <w:ilvl w:val="0"/>
                <w:numId w:val="2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Priorities: Choice between alternatives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372702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Öberg&lt;/Author&gt;&lt;Year&gt;2014&lt;/Year&gt;&lt;RecNum&gt;222&lt;/RecNum&gt;&lt;Pages&gt;421&lt;/Pages&gt;&lt;DisplayText&gt;(Öberg &amp;amp; Shih, 2014, p. 421)&lt;/DisplayText&gt;&lt;record&gt;&lt;rec-number&gt;222&lt;/rec-number&gt;&lt;foreign-keys&gt;&lt;key app="EN" db-id="tprseedpvz59x8e9dt55xfznx09a5vf2t2da" timestamp="1687733158"&gt;222&lt;/key&gt;&lt;/foreign-keys&gt;&lt;ref-type name="Journal Article"&gt;17&lt;/ref-type&gt;&lt;contributors&gt;&lt;authors&gt;&lt;author&gt;Christina Öberg&lt;/author&gt;&lt;author&gt;Tommy Tsung-Ying Shih&lt;/author&gt;&lt;/authors&gt;&lt;/contributors&gt;&lt;titles&gt;&lt;title&gt;Divergent and convergent logic of firms: Barriers and enablers for development and commercialization of innovations&lt;/title&gt;&lt;secondary-title&gt;Industrial Marketing Management&lt;/secondary-title&gt;&lt;/titles&gt;&lt;periodical&gt;&lt;full-title&gt;Industrial Marketing Management&lt;/full-title&gt;&lt;/periodical&gt;&lt;pages&gt;419–428&lt;/pages&gt;&lt;volume&gt;43&lt;/volume&gt;&lt;dates&gt;&lt;year&gt;2014&lt;/year&gt;&lt;/dates&gt;&lt;urls&gt;&lt;/urls&gt;&lt;/record&gt;&lt;/Cite&gt;&lt;/EndNote&gt;</w:instrTex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372702">
              <w:rPr>
                <w:rFonts w:ascii="Times New Roman" w:hAnsi="Times New Roman" w:cs="Times New Roman"/>
                <w:noProof/>
                <w:sz w:val="22"/>
                <w:szCs w:val="22"/>
              </w:rPr>
              <w:t>(Öberg &amp; Shih, 2014, p. 421)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09670FBB" w14:textId="0DBE4672" w:rsidR="00634584" w:rsidRPr="000B6472" w:rsidRDefault="00A90568">
            <w:pPr>
              <w:numPr>
                <w:ilvl w:val="0"/>
                <w:numId w:val="2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9056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lastRenderedPageBreak/>
              <w:t>The role of the government in alignment</w:t>
            </w:r>
            <w:r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: </w:t>
            </w:r>
            <w:r w:rsidR="000B6472" w:rsidRPr="000B6472">
              <w:rPr>
                <w:rFonts w:ascii="Times New Roman" w:hAnsi="Times New Roman" w:cs="Times New Roman"/>
                <w:sz w:val="22"/>
                <w:szCs w:val="22"/>
              </w:rPr>
              <w:t xml:space="preserve">Lack of updated institutional frameworks and business laws governing the </w:t>
            </w:r>
            <w:r w:rsidR="00CC4A3E">
              <w:rPr>
                <w:rFonts w:ascii="Times New Roman" w:hAnsi="Times New Roman" w:cs="Times New Roman"/>
                <w:sz w:val="22"/>
                <w:szCs w:val="22"/>
              </w:rPr>
              <w:t>healthcare</w:t>
            </w:r>
            <w:r w:rsidR="000B6472" w:rsidRPr="000B6472">
              <w:rPr>
                <w:rFonts w:ascii="Times New Roman" w:hAnsi="Times New Roman" w:cs="Times New Roman"/>
                <w:sz w:val="22"/>
                <w:szCs w:val="22"/>
              </w:rPr>
              <w:t xml:space="preserve"> industry, state laws governing the requirements for patient consent to exchange </w:t>
            </w:r>
            <w:r w:rsidR="00CC4A3E">
              <w:rPr>
                <w:rFonts w:ascii="Times New Roman" w:hAnsi="Times New Roman" w:cs="Times New Roman"/>
                <w:sz w:val="22"/>
                <w:szCs w:val="22"/>
              </w:rPr>
              <w:t>personal health information</w:t>
            </w:r>
            <w:r w:rsidR="000B6472" w:rsidRPr="000B6472">
              <w:rPr>
                <w:rFonts w:ascii="Times New Roman" w:hAnsi="Times New Roman" w:cs="Times New Roman"/>
                <w:sz w:val="22"/>
                <w:szCs w:val="22"/>
              </w:rPr>
              <w:t>, clarity of federal and state policies</w:t>
            </w:r>
            <w:r w:rsidR="00513AB9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513AB9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aaHU8L0F1dGhvcj48WWVhcj4yMDA2PC9ZZWFyPjxSZWNO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</w:fldData>
              </w:fldChar>
            </w:r>
            <w:r w:rsidR="00AD5644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AD5644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aaHU8L0F1dGhvcj48WWVhcj4yMDA2PC9ZZWFyPjxSZWNO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</w:fldData>
              </w:fldChar>
            </w:r>
            <w:r w:rsidR="00AD5644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AD5644">
              <w:rPr>
                <w:rFonts w:ascii="Times New Roman" w:hAnsi="Times New Roman" w:cs="Times New Roman"/>
                <w:sz w:val="22"/>
                <w:szCs w:val="22"/>
              </w:rPr>
            </w:r>
            <w:r w:rsidR="00AD5644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513AB9">
              <w:rPr>
                <w:rFonts w:ascii="Times New Roman" w:hAnsi="Times New Roman" w:cs="Times New Roman"/>
                <w:sz w:val="22"/>
                <w:szCs w:val="22"/>
              </w:rPr>
            </w:r>
            <w:r w:rsidR="00513AB9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AD5644">
              <w:rPr>
                <w:rFonts w:ascii="Times New Roman" w:hAnsi="Times New Roman" w:cs="Times New Roman"/>
                <w:noProof/>
                <w:sz w:val="22"/>
                <w:szCs w:val="22"/>
              </w:rPr>
              <w:t>(Adler-Milstein et al., 2016, p. 1284; Kruse, Kristof, et al., 2016, p. 5; Wibowo &amp; Hw, 2018, p. 3; Zhu et al., 2006)</w:t>
            </w:r>
            <w:r w:rsidR="00513AB9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  <w:tc>
          <w:tcPr>
            <w:tcW w:w="795" w:type="pct"/>
          </w:tcPr>
          <w:p w14:paraId="74BDCCAA" w14:textId="77777777" w:rsidR="000B6472" w:rsidRPr="000B6472" w:rsidRDefault="000B6472" w:rsidP="000B6472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Time periods relevant for within- and cross-stakeholder alignment: </w:t>
            </w:r>
          </w:p>
          <w:p w14:paraId="30618E65" w14:textId="0AF0BD9D" w:rsidR="000B6472" w:rsidRPr="000B6472" w:rsidRDefault="000B6472">
            <w:pPr>
              <w:numPr>
                <w:ilvl w:val="0"/>
                <w:numId w:val="23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Pas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P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ast interaction experience</w:t>
            </w:r>
            <w:r w:rsidR="00925DA4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 w:rsidR="00925DA4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history between stakeholders impacting the future relationship, (lack of) past regulations impacting the present</w:t>
            </w:r>
            <w:r w:rsidR="00925DA4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 w:rsidR="00925DA4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future</w:t>
            </w:r>
          </w:p>
          <w:p w14:paraId="29A07D41" w14:textId="691AE966" w:rsidR="000B6472" w:rsidRPr="000B6472" w:rsidRDefault="000B6472">
            <w:pPr>
              <w:numPr>
                <w:ilvl w:val="0"/>
                <w:numId w:val="23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Presen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O</w:t>
            </w:r>
            <w:r w:rsidR="00925DA4">
              <w:rPr>
                <w:rFonts w:ascii="Times New Roman" w:hAnsi="Times New Roman" w:cs="Times New Roman"/>
                <w:sz w:val="22"/>
                <w:szCs w:val="22"/>
              </w:rPr>
              <w:t>ngoing past,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 xml:space="preserve"> generic statement</w:t>
            </w:r>
          </w:p>
          <w:p w14:paraId="0CF1E1CF" w14:textId="4878E0FF" w:rsidR="000B6472" w:rsidRPr="000B6472" w:rsidRDefault="000B6472">
            <w:pPr>
              <w:numPr>
                <w:ilvl w:val="0"/>
                <w:numId w:val="23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Future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P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lanned (policy) initiative</w:t>
            </w:r>
          </w:p>
          <w:p w14:paraId="51D3316E" w14:textId="77777777" w:rsidR="00634584" w:rsidRDefault="0063458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04D1CC5E" w14:textId="77AA0B61" w:rsidR="00E81D5B" w:rsidRDefault="00E81D5B">
            <w:pPr>
              <w:numPr>
                <w:ilvl w:val="0"/>
                <w:numId w:val="2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Unit of analysis: Individual, organization</w:t>
            </w:r>
            <w:r w:rsidR="001A512A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1A512A" w:rsidRPr="001A512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b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, system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CZXNoYXJvdjwvQXV0aG9yPjxZZWFyPjIwMTQ8L1llYXI+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==
</w:fldData>
              </w:fldChar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CZXNoYXJvdjwvQXV0aG9yPjxZZWFyPjIwMTQ8L1llYXI+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==
</w:fldData>
              </w:fldChar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>
              <w:rPr>
                <w:rFonts w:ascii="Times New Roman" w:hAnsi="Times New Roman" w:cs="Times New Roman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(Besharov &amp; </w:t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lastRenderedPageBreak/>
              <w:t>Smith, 2014; Corsaro &amp; Snehota, 2011; Ingstrup et al., 2020, p. 275; Öberg &amp; Shih, 2014; Skålén et al., 2015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30B038F5" w14:textId="5496B86F" w:rsidR="000B6472" w:rsidRPr="000B6472" w:rsidRDefault="000B6472">
            <w:pPr>
              <w:numPr>
                <w:ilvl w:val="0"/>
                <w:numId w:val="2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Extent of alignment between institutional logics: Goals, practices, cognition</w:t>
            </w:r>
            <w:r w:rsidR="00E81D5B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E81D5B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372702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Corsaro&lt;/Author&gt;&lt;Year&gt;2011&lt;/Year&gt;&lt;RecNum&gt;203&lt;/RecNum&gt;&lt;Pages&gt;1043&lt;/Pages&gt;&lt;DisplayText&gt;(Corsaro &amp;amp; Snehota, 2011, p. 1043; Hansen &amp;amp; Baroody, 2020, p. 59)&lt;/DisplayText&gt;&lt;record&gt;&lt;rec-number&gt;203&lt;/rec-number&gt;&lt;foreign-keys&gt;&lt;key app="EN" db-id="tprseedpvz59x8e9dt55xfznx09a5vf2t2da" timestamp="1687217617"&gt;203&lt;/key&gt;&lt;/foreign-keys&gt;&lt;ref-type name="Journal Article"&gt;17&lt;/ref-type&gt;&lt;contributors&gt;&lt;authors&gt;&lt;author&gt;Daniela Corsaro&lt;/author&gt;&lt;author&gt;Ivan Snehota&lt;/author&gt;&lt;/authors&gt;&lt;/contributors&gt;&lt;titles&gt;&lt;title&gt;Alignment and misalignment in business relationships&lt;/title&gt;&lt;secondary-title&gt;Industrial Marketing Management&lt;/secondary-title&gt;&lt;/titles&gt;&lt;periodical&gt;&lt;full-title&gt;Industrial Marketing Management&lt;/full-title&gt;&lt;/periodical&gt;&lt;volume&gt;40&lt;/volume&gt;&lt;dates&gt;&lt;year&gt;2011&lt;/year&gt;&lt;/dates&gt;&lt;urls&gt;&lt;/urls&gt;&lt;/record&gt;&lt;/Cite&gt;&lt;Cite&gt;&lt;Author&gt;Hansen&lt;/Author&gt;&lt;Year&gt;2020&lt;/Year&gt;&lt;RecNum&gt;260&lt;/RecNum&gt;&lt;Pages&gt;59&lt;/Pages&gt;&lt;record&gt;&lt;rec-number&gt;260&lt;/rec-number&gt;&lt;foreign-keys&gt;&lt;key app="EN" db-id="tprseedpvz59x8e9dt55xfznx09a5vf2t2da" timestamp="1689791166"&gt;260&lt;/key&gt;&lt;/foreign-keys&gt;&lt;ref-type name="Journal Article"&gt;17&lt;/ref-type&gt;&lt;contributors&gt;&lt;authors&gt;&lt;author&gt;Hansen, Sean&lt;/author&gt;&lt;author&gt;Baroody, A. James&lt;/author&gt;&lt;/authors&gt;&lt;/contributors&gt;&lt;titles&gt;&lt;title&gt;Electronic Health Records and the Logics of Care: Complementarity and Conflict in the U.S. Healthcare System&lt;/title&gt;&lt;secondary-title&gt;Information Systems Research&lt;/secondary-title&gt;&lt;/titles&gt;&lt;periodical&gt;&lt;full-title&gt;Information Systems Research&lt;/full-title&gt;&lt;/periodical&gt;&lt;pages&gt;57-75&lt;/pages&gt;&lt;volume&gt;31&lt;/volume&gt;&lt;number&gt;1&lt;/number&gt;&lt;dates&gt;&lt;year&gt;2020&lt;/year&gt;&lt;/dates&gt;&lt;publisher&gt;Institute for Operations Research and the Management Sciences (INFORMS)&lt;/publisher&gt;&lt;isbn&gt;1047-7047&lt;/isbn&gt;&lt;urls&gt;&lt;related-urls&gt;&lt;url&gt;https://dx.doi.org/10.1287/isre.2019.0875&lt;/url&gt;&lt;/related-urls&gt;&lt;/urls&gt;&lt;electronic-resource-num&gt;10.1287/isre.2019.0875&lt;/electronic-resource-num&gt;&lt;/record&gt;&lt;/Cite&gt;&lt;/EndNote&gt;</w:instrText>
            </w:r>
            <w:r w:rsidR="00E81D5B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372702">
              <w:rPr>
                <w:rFonts w:ascii="Times New Roman" w:hAnsi="Times New Roman" w:cs="Times New Roman"/>
                <w:noProof/>
                <w:sz w:val="22"/>
                <w:szCs w:val="22"/>
              </w:rPr>
              <w:t>(Corsaro &amp; Snehota, 2011, p. 1043; Hansen &amp; Baroody, 2020, p. 59)</w:t>
            </w:r>
            <w:r w:rsidR="00E81D5B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7385DA27" w14:textId="2421DDE7" w:rsidR="000B6472" w:rsidRPr="000B6472" w:rsidRDefault="000B6472">
            <w:pPr>
              <w:numPr>
                <w:ilvl w:val="0"/>
                <w:numId w:val="2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Incentive direction: Strong incentives, lack of incentives, weak incentives, misaligned incentives</w:t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Ib2xtZ3JlbjwvQXV0aG9yPjxZZWFyPjIwMTc8L1llYXI+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</w:fldData>
              </w:fldChar>
            </w:r>
            <w:r w:rsidR="00372702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372702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Ib2xtZ3JlbjwvQXV0aG9yPjxZZWFyPjIwMTc8L1llYXI+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</w:fldData>
              </w:fldChar>
            </w:r>
            <w:r w:rsidR="00372702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372702">
              <w:rPr>
                <w:rFonts w:ascii="Times New Roman" w:hAnsi="Times New Roman" w:cs="Times New Roman"/>
                <w:sz w:val="22"/>
                <w:szCs w:val="22"/>
              </w:rPr>
            </w:r>
            <w:r w:rsidR="00372702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372702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(Holmgren &amp; Adler‐Milstein, </w:t>
            </w:r>
            <w:r w:rsidR="00372702">
              <w:rPr>
                <w:rFonts w:ascii="Times New Roman" w:hAnsi="Times New Roman" w:cs="Times New Roman"/>
                <w:noProof/>
                <w:sz w:val="22"/>
                <w:szCs w:val="22"/>
              </w:rPr>
              <w:lastRenderedPageBreak/>
              <w:t>2017, p. 196; Kruse, Kothman, et al., 2016, p. 9; Öberg &amp; Shih, 2014, p. 426)</w:t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1AF30AFD" w14:textId="2CE2713A" w:rsidR="00634584" w:rsidRPr="00E81D5B" w:rsidRDefault="00732E0B">
            <w:pPr>
              <w:numPr>
                <w:ilvl w:val="0"/>
                <w:numId w:val="2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90568">
              <w:rPr>
                <w:rFonts w:ascii="Times New Roman" w:hAnsi="Times New Roman" w:cs="Times New Roman"/>
                <w:color w:val="000000" w:themeColor="text1"/>
                <w:sz w:val="22"/>
                <w:szCs w:val="22"/>
              </w:rPr>
              <w:t xml:space="preserve">The role of the government in alignment </w:t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LYWhuPC9BdXRob3I+PFllYXI+MTk2OTwvWWVhcj48UmVj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</w:fldData>
              </w:fldChar>
            </w:r>
            <w:r w:rsidR="009F654D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9F654D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LYWhuPC9BdXRob3I+PFllYXI+MTk2OTwvWWVhcj48UmVj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</w:fldData>
              </w:fldChar>
            </w:r>
            <w:r w:rsidR="009F654D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9F654D">
              <w:rPr>
                <w:rFonts w:ascii="Times New Roman" w:hAnsi="Times New Roman" w:cs="Times New Roman"/>
                <w:sz w:val="22"/>
                <w:szCs w:val="22"/>
              </w:rPr>
            </w:r>
            <w:r w:rsidR="009F654D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9F654D">
              <w:rPr>
                <w:rFonts w:ascii="Times New Roman" w:hAnsi="Times New Roman" w:cs="Times New Roman"/>
                <w:noProof/>
                <w:sz w:val="22"/>
                <w:szCs w:val="22"/>
              </w:rPr>
              <w:t>(Adler-Milstein et al., 2016, p. 1284; Holmgren &amp; Adler‐Milstein, 2017, p. 196; Kahn, 1969, p. 16; Ozdemir et al., 2011, p. 501)</w:t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2E1C2127" w14:textId="4DB5B1D3" w:rsidR="00E81D5B" w:rsidRPr="00E81D5B" w:rsidRDefault="000B6472">
            <w:pPr>
              <w:numPr>
                <w:ilvl w:val="0"/>
                <w:numId w:val="2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Stakeholders involved</w:t>
            </w:r>
          </w:p>
        </w:tc>
      </w:tr>
      <w:tr w:rsidR="00227AEA" w14:paraId="6D277B97" w14:textId="77777777" w:rsidTr="003807A6">
        <w:tc>
          <w:tcPr>
            <w:tcW w:w="229" w:type="pct"/>
          </w:tcPr>
          <w:p w14:paraId="615227CB" w14:textId="66EBB08B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3</w:t>
            </w:r>
          </w:p>
        </w:tc>
        <w:tc>
          <w:tcPr>
            <w:tcW w:w="795" w:type="pct"/>
          </w:tcPr>
          <w:p w14:paraId="27CD7AA1" w14:textId="648850F0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Facilitating conditions</w:t>
            </w:r>
          </w:p>
        </w:tc>
        <w:tc>
          <w:tcPr>
            <w:tcW w:w="795" w:type="pct"/>
          </w:tcPr>
          <w:p w14:paraId="10E62AD6" w14:textId="00653AB4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FacilCon</w:t>
            </w:r>
          </w:p>
        </w:tc>
        <w:tc>
          <w:tcPr>
            <w:tcW w:w="795" w:type="pct"/>
          </w:tcPr>
          <w:p w14:paraId="69061DFE" w14:textId="107489A2" w:rsidR="008F2104" w:rsidRDefault="00A86477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86477">
              <w:rPr>
                <w:rFonts w:ascii="Times New Roman" w:hAnsi="Times New Roman" w:cs="Times New Roman"/>
                <w:sz w:val="22"/>
                <w:szCs w:val="22"/>
              </w:rPr>
              <w:t xml:space="preserve">The extent to which an individual or organization </w:t>
            </w:r>
            <w:r w:rsidR="00D15F8D">
              <w:rPr>
                <w:rFonts w:ascii="Times New Roman" w:hAnsi="Times New Roman" w:cs="Times New Roman"/>
                <w:sz w:val="22"/>
                <w:szCs w:val="22"/>
              </w:rPr>
              <w:t xml:space="preserve">as part of the US healthcare system </w:t>
            </w:r>
            <w:r w:rsidRPr="00A86477">
              <w:rPr>
                <w:rFonts w:ascii="Times New Roman" w:hAnsi="Times New Roman" w:cs="Times New Roman"/>
                <w:sz w:val="22"/>
                <w:szCs w:val="22"/>
              </w:rPr>
              <w:t xml:space="preserve">perceives the </w:t>
            </w:r>
            <w:r w:rsidRPr="00A86477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existence of an infrastructure to facilitate the adoption of decentralized identity. </w:t>
            </w:r>
          </w:p>
        </w:tc>
        <w:tc>
          <w:tcPr>
            <w:tcW w:w="795" w:type="pct"/>
          </w:tcPr>
          <w:p w14:paraId="1ADEA22C" w14:textId="71E01BD1" w:rsidR="0031630C" w:rsidRPr="0031630C" w:rsidRDefault="0031630C">
            <w:pPr>
              <w:numPr>
                <w:ilvl w:val="0"/>
                <w:numId w:val="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31630C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Perceived behavioral control: Self-efficacy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31630C">
              <w:rPr>
                <w:rFonts w:ascii="Times New Roman" w:hAnsi="Times New Roman" w:cs="Times New Roman"/>
                <w:sz w:val="22"/>
                <w:szCs w:val="22"/>
              </w:rPr>
              <w:t xml:space="preserve">(control/autonomy, knowledge, </w:t>
            </w:r>
            <w:r w:rsidRPr="0031630C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technical affinity, and competence, holding on to the tried and proven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WZW5rYXRlc2g8L0F1dGhvcj48WWVhcj4yMDAzPC9ZZWFy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</w:fldData>
              </w:fldChar>
            </w:r>
            <w:r w:rsidR="008E227E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8E227E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WZW5rYXRlc2g8L0F1dGhvcj48WWVhcj4yMDAzPC9ZZWFy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</w:fldData>
              </w:fldChar>
            </w:r>
            <w:r w:rsidR="008E227E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8E227E">
              <w:rPr>
                <w:rFonts w:ascii="Times New Roman" w:hAnsi="Times New Roman" w:cs="Times New Roman"/>
                <w:sz w:val="22"/>
                <w:szCs w:val="22"/>
              </w:rPr>
            </w:r>
            <w:r w:rsidR="008E227E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>
              <w:rPr>
                <w:rFonts w:ascii="Times New Roman" w:hAnsi="Times New Roman" w:cs="Times New Roman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8E227E">
              <w:rPr>
                <w:rFonts w:ascii="Times New Roman" w:hAnsi="Times New Roman" w:cs="Times New Roman"/>
                <w:noProof/>
                <w:sz w:val="22"/>
                <w:szCs w:val="22"/>
              </w:rPr>
              <w:t>(Greenhalgh et al., 2017, p. 13; Kruse, Kristof, et al., 2016, p. 5; Maylor et al., 2013, p. 48; Teckert, 2020, p. 635; Venkatesh et al., 2003, p. 454; Yusof et al., 2008, p. 390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6A0024A2" w14:textId="3D3B2FCA" w:rsidR="0031630C" w:rsidRPr="0031630C" w:rsidRDefault="0031630C">
            <w:pPr>
              <w:numPr>
                <w:ilvl w:val="0"/>
                <w:numId w:val="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31630C">
              <w:rPr>
                <w:rFonts w:ascii="Times New Roman" w:hAnsi="Times New Roman" w:cs="Times New Roman"/>
                <w:sz w:val="22"/>
                <w:szCs w:val="22"/>
              </w:rPr>
              <w:t>Objective facilitating factors in the environment: Provision of computer support, instructions, guidance</w:t>
            </w:r>
            <w:r w:rsidR="00AB2778">
              <w:rPr>
                <w:rFonts w:ascii="Times New Roman" w:hAnsi="Times New Roman" w:cs="Times New Roman"/>
                <w:sz w:val="22"/>
                <w:szCs w:val="22"/>
              </w:rPr>
              <w:t>, general resources</w:t>
            </w:r>
            <w:r w:rsidR="003A40B4">
              <w:rPr>
                <w:rFonts w:ascii="Times New Roman" w:hAnsi="Times New Roman" w:cs="Times New Roman"/>
                <w:sz w:val="22"/>
                <w:szCs w:val="22"/>
              </w:rPr>
              <w:t xml:space="preserve"> (incl. talent)</w:t>
            </w:r>
            <w:r w:rsidR="00FE47F1">
              <w:rPr>
                <w:rFonts w:ascii="Times New Roman" w:hAnsi="Times New Roman" w:cs="Times New Roman"/>
                <w:sz w:val="22"/>
                <w:szCs w:val="22"/>
              </w:rPr>
              <w:t>, established legal and regulatory frameworks</w:t>
            </w:r>
            <w:r w:rsidR="00AB277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WZW5rYXRlc2g8L0F1dGhvcj48WWVhcj4yMDAzPC9ZZWFy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</w:fldData>
              </w:fldChar>
            </w:r>
            <w:r w:rsidR="005B3BFE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5B3BFE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WZW5rYXRlc2g8L0F1dGhvcj48WWVhcj4yMDAzPC9ZZWFy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</w:fldData>
              </w:fldChar>
            </w:r>
            <w:r w:rsidR="005B3BFE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5B3BFE">
              <w:rPr>
                <w:rFonts w:ascii="Times New Roman" w:hAnsi="Times New Roman" w:cs="Times New Roman"/>
                <w:sz w:val="22"/>
                <w:szCs w:val="22"/>
              </w:rPr>
            </w:r>
            <w:r w:rsidR="005B3BFE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>
              <w:rPr>
                <w:rFonts w:ascii="Times New Roman" w:hAnsi="Times New Roman" w:cs="Times New Roman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5B3BFE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(Cresswell et al., 2020, p. 4; Erol et </w:t>
            </w:r>
            <w:r w:rsidR="005B3BFE">
              <w:rPr>
                <w:rFonts w:ascii="Times New Roman" w:hAnsi="Times New Roman" w:cs="Times New Roman"/>
                <w:noProof/>
                <w:sz w:val="22"/>
                <w:szCs w:val="22"/>
              </w:rPr>
              <w:lastRenderedPageBreak/>
              <w:t>al., 2021, p. 750; Greenhalgh et al., 2017, p. 11; Venkatesh et al., 2003, p. 454; Wibowo &amp; Hw, 2018, p. 3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2AB999B4" w14:textId="02DB8CC5" w:rsidR="008F2104" w:rsidRPr="0031630C" w:rsidRDefault="0031630C">
            <w:pPr>
              <w:numPr>
                <w:ilvl w:val="0"/>
                <w:numId w:val="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31630C">
              <w:rPr>
                <w:rFonts w:ascii="Times New Roman" w:hAnsi="Times New Roman" w:cs="Times New Roman"/>
                <w:sz w:val="22"/>
                <w:szCs w:val="22"/>
              </w:rPr>
              <w:t>Workflow integration: Compatibility with other systems, consistency with values, needs, and experiences</w:t>
            </w:r>
            <w:r w:rsidR="00B03605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Pr="0031630C">
              <w:rPr>
                <w:rFonts w:ascii="Times New Roman" w:hAnsi="Times New Roman" w:cs="Times New Roman"/>
                <w:sz w:val="22"/>
                <w:szCs w:val="22"/>
              </w:rPr>
              <w:t>resistance to changing work habits</w:t>
            </w:r>
            <w:r w:rsidR="00B03605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B03605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WZW5rYXRlc2g8L0F1dGhvcj48WWVhcj4yMDAzPC9ZZWFy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</w:fldData>
              </w:fldChar>
            </w:r>
            <w:r w:rsidR="000E5B87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0E5B87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WZW5rYXRlc2g8L0F1dGhvcj48WWVhcj4yMDAzPC9ZZWFy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</w:fldData>
              </w:fldChar>
            </w:r>
            <w:r w:rsidR="000E5B87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0E5B87">
              <w:rPr>
                <w:rFonts w:ascii="Times New Roman" w:hAnsi="Times New Roman" w:cs="Times New Roman"/>
                <w:sz w:val="22"/>
                <w:szCs w:val="22"/>
              </w:rPr>
            </w:r>
            <w:r w:rsidR="000E5B87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B03605">
              <w:rPr>
                <w:rFonts w:ascii="Times New Roman" w:hAnsi="Times New Roman" w:cs="Times New Roman"/>
                <w:sz w:val="22"/>
                <w:szCs w:val="22"/>
              </w:rPr>
            </w:r>
            <w:r w:rsidR="00B03605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0E5B87">
              <w:rPr>
                <w:rFonts w:ascii="Times New Roman" w:hAnsi="Times New Roman" w:cs="Times New Roman"/>
                <w:noProof/>
                <w:sz w:val="22"/>
                <w:szCs w:val="22"/>
              </w:rPr>
              <w:t>(Cresswell et al., 2020, p. 4; Dauwed et al., 2019, p. 520; Greenhalgh et al., 2017, p. 13; Kruse, Kristof, et al., 2016, p. 5; Spencer-Hicken et al., 2023, p. 10; Venkatesh et al., 2003, p. 454)</w:t>
            </w:r>
            <w:r w:rsidR="00B03605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Pr="0031630C">
              <w:rPr>
                <w:rFonts w:ascii="Times New Roman" w:hAnsi="Times New Roman" w:cs="Times New Roman"/>
                <w:sz w:val="22"/>
                <w:szCs w:val="22"/>
              </w:rPr>
              <w:t>,</w:t>
            </w:r>
          </w:p>
        </w:tc>
        <w:tc>
          <w:tcPr>
            <w:tcW w:w="795" w:type="pct"/>
          </w:tcPr>
          <w:p w14:paraId="422267CE" w14:textId="77777777" w:rsidR="00A36DAB" w:rsidRPr="00A36DAB" w:rsidRDefault="00A36DAB" w:rsidP="00A36DAB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36DAB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Time period relevant for facilitating conditions: </w:t>
            </w:r>
          </w:p>
          <w:p w14:paraId="3CF52181" w14:textId="7D85708B" w:rsidR="00A36DAB" w:rsidRPr="00A36DAB" w:rsidRDefault="00A36DAB">
            <w:pPr>
              <w:numPr>
                <w:ilvl w:val="0"/>
                <w:numId w:val="8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36DAB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Pas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C</w:t>
            </w:r>
            <w:r w:rsidRPr="00A36DAB">
              <w:rPr>
                <w:rFonts w:ascii="Times New Roman" w:hAnsi="Times New Roman" w:cs="Times New Roman"/>
                <w:sz w:val="22"/>
                <w:szCs w:val="22"/>
              </w:rPr>
              <w:t>onditions that were present in the past but not anymore</w:t>
            </w:r>
          </w:p>
          <w:p w14:paraId="23131946" w14:textId="14FB596F" w:rsidR="00A36DAB" w:rsidRPr="00A36DAB" w:rsidRDefault="00A36DAB">
            <w:pPr>
              <w:numPr>
                <w:ilvl w:val="0"/>
                <w:numId w:val="8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36DAB">
              <w:rPr>
                <w:rFonts w:ascii="Times New Roman" w:hAnsi="Times New Roman" w:cs="Times New Roman"/>
                <w:sz w:val="22"/>
                <w:szCs w:val="22"/>
              </w:rPr>
              <w:t>Presen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C</w:t>
            </w:r>
            <w:r w:rsidRPr="00A36DAB">
              <w:rPr>
                <w:rFonts w:ascii="Times New Roman" w:hAnsi="Times New Roman" w:cs="Times New Roman"/>
                <w:sz w:val="22"/>
                <w:szCs w:val="22"/>
              </w:rPr>
              <w:t>ondition that persis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s,</w:t>
            </w:r>
            <w:r w:rsidRPr="00A36DAB">
              <w:rPr>
                <w:rFonts w:ascii="Times New Roman" w:hAnsi="Times New Roman" w:cs="Times New Roman"/>
                <w:sz w:val="22"/>
                <w:szCs w:val="22"/>
              </w:rPr>
              <w:t xml:space="preserve"> generic statement</w:t>
            </w:r>
          </w:p>
          <w:p w14:paraId="2EBD49E1" w14:textId="529591A2" w:rsidR="00A36DAB" w:rsidRPr="00A36DAB" w:rsidRDefault="00A36DAB">
            <w:pPr>
              <w:numPr>
                <w:ilvl w:val="0"/>
                <w:numId w:val="8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36DAB">
              <w:rPr>
                <w:rFonts w:ascii="Times New Roman" w:hAnsi="Times New Roman" w:cs="Times New Roman"/>
                <w:sz w:val="22"/>
                <w:szCs w:val="22"/>
              </w:rPr>
              <w:t>Future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E</w:t>
            </w:r>
            <w:r w:rsidRPr="00A36DAB">
              <w:rPr>
                <w:rFonts w:ascii="Times New Roman" w:hAnsi="Times New Roman" w:cs="Times New Roman"/>
                <w:sz w:val="22"/>
                <w:szCs w:val="22"/>
              </w:rPr>
              <w:t>xpected condition</w:t>
            </w:r>
          </w:p>
          <w:p w14:paraId="2D4A4E9B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3D303722" w14:textId="7A16B1EC" w:rsidR="00A86477" w:rsidRPr="00A86477" w:rsidRDefault="00A86477">
            <w:pPr>
              <w:numPr>
                <w:ilvl w:val="0"/>
                <w:numId w:val="7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86477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Perceived behavioral control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532F6E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Venkatesh&lt;/Author&gt;&lt;Year&gt;2003&lt;/Year&gt;&lt;RecNum&gt;183&lt;/RecNum&gt;&lt;Pages&gt;453&lt;/Pages&gt;&lt;DisplayText&gt;(Venkatesh et al., 2003, p. 453)&lt;/DisplayText&gt;&lt;record&gt;&lt;rec-number&gt;183&lt;/rec-number&gt;&lt;foreign-keys&gt;&lt;key app="EN" db-id="tprseedpvz59x8e9dt55xfznx09a5vf2t2da" timestamp="1686893167"&gt;183&lt;/key&gt;&lt;/foreign-keys&gt;&lt;ref-type name="Journal Article"&gt;17&lt;/ref-type&gt;&lt;contributors&gt;&lt;authors&gt;&lt;author&gt;Viswanath Venkatesh&lt;/author&gt;&lt;author&gt;Michael G. Morris&lt;/author&gt;&lt;author&gt;Gordon B. Davis&lt;/author&gt;&lt;author&gt;Fred D. Davis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volume&gt;27&lt;/volume&gt;&lt;number&gt;3&lt;/number&gt;&lt;dates&gt;&lt;year&gt;2003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532F6E">
              <w:rPr>
                <w:rFonts w:ascii="Times New Roman" w:hAnsi="Times New Roman" w:cs="Times New Roman"/>
                <w:noProof/>
                <w:sz w:val="22"/>
                <w:szCs w:val="22"/>
              </w:rPr>
              <w:t>(Venkatesh et al., 2003, p. 453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7DBFED1D" w14:textId="23BAE7D2" w:rsidR="00A86477" w:rsidRPr="00A86477" w:rsidRDefault="00A86477">
            <w:pPr>
              <w:numPr>
                <w:ilvl w:val="0"/>
                <w:numId w:val="7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86477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Objective facilitating factors in the environmen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532F6E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Venkatesh&lt;/Author&gt;&lt;Year&gt;2003&lt;/Year&gt;&lt;RecNum&gt;183&lt;/RecNum&gt;&lt;Pages&gt;453&lt;/Pages&gt;&lt;DisplayText&gt;(Venkatesh et al., 2003, p. 453)&lt;/DisplayText&gt;&lt;record&gt;&lt;rec-number&gt;183&lt;/rec-number&gt;&lt;foreign-keys&gt;&lt;key app="EN" db-id="tprseedpvz59x8e9dt55xfznx09a5vf2t2da" timestamp="1686893167"&gt;183&lt;/key&gt;&lt;/foreign-keys&gt;&lt;ref-type name="Journal Article"&gt;17&lt;/ref-type&gt;&lt;contributors&gt;&lt;authors&gt;&lt;author&gt;Viswanath Venkatesh&lt;/author&gt;&lt;author&gt;Michael G. Morris&lt;/author&gt;&lt;author&gt;Gordon B. Davis&lt;/author&gt;&lt;author&gt;Fred D. Davis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volume&gt;27&lt;/volume&gt;&lt;number&gt;3&lt;/number&gt;&lt;dates&gt;&lt;year&gt;2003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532F6E">
              <w:rPr>
                <w:rFonts w:ascii="Times New Roman" w:hAnsi="Times New Roman" w:cs="Times New Roman"/>
                <w:noProof/>
                <w:sz w:val="22"/>
                <w:szCs w:val="22"/>
              </w:rPr>
              <w:t>(Venkatesh et al., 2003, p. 453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46F8629A" w14:textId="51EB7D65" w:rsidR="00A86477" w:rsidRPr="00A86477" w:rsidRDefault="00A86477">
            <w:pPr>
              <w:numPr>
                <w:ilvl w:val="0"/>
                <w:numId w:val="7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86477">
              <w:rPr>
                <w:rFonts w:ascii="Times New Roman" w:hAnsi="Times New Roman" w:cs="Times New Roman"/>
                <w:sz w:val="22"/>
                <w:szCs w:val="22"/>
              </w:rPr>
              <w:t>Compatibility: Compatibility with work style and workflow, compatibility with needs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532F6E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Venkatesh&lt;/Author&gt;&lt;Year&gt;2003&lt;/Year&gt;&lt;RecNum&gt;183&lt;/RecNum&gt;&lt;Pages&gt;453&lt;/Pages&gt;&lt;DisplayText&gt;(Dauwed et al., 2019, p. 520; Venkatesh et al., 2003, p. 453)&lt;/DisplayText&gt;&lt;record&gt;&lt;rec-number&gt;183&lt;/rec-number&gt;&lt;foreign-keys&gt;&lt;key app="EN" db-id="tprseedpvz59x8e9dt55xfznx09a5vf2t2da" timestamp="1686893167"&gt;183&lt;/key&gt;&lt;/foreign-keys&gt;&lt;ref-type name="Journal Article"&gt;17&lt;/ref-type&gt;&lt;contributors&gt;&lt;authors&gt;&lt;author&gt;Viswanath Venkatesh&lt;/author&gt;&lt;author&gt;Michael G. Morris&lt;/author&gt;&lt;author&gt;Gordon B. Davis&lt;/author&gt;&lt;author&gt;Fred D. Davis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volume&gt;27&lt;/volume&gt;&lt;number&gt;3&lt;/number&gt;&lt;dates&gt;&lt;year&gt;2003&lt;/year&gt;&lt;/dates&gt;&lt;urls&gt;&lt;/urls&gt;&lt;/record&gt;&lt;/Cite&gt;&lt;Cite&gt;&lt;Author&gt;Dauwed&lt;/Author&gt;&lt;Year&gt;2019&lt;/Year&gt;&lt;RecNum&gt;233&lt;/RecNum&gt;&lt;Pages&gt;520&lt;/Pages&gt;&lt;record&gt;&lt;rec-number&gt;233&lt;/rec-number&gt;&lt;foreign-keys&gt;&lt;key app="EN" db-id="tprseedpvz59x8e9dt55xfznx09a5vf2t2da" timestamp="1687821318"&gt;233&lt;/key&gt;&lt;/foreign-keys&gt;&lt;ref-type name="Conference Proceedings"&gt;10&lt;/ref-type&gt;&lt;contributors&gt;&lt;authors&gt;&lt;author&gt;Dauwed, Mohammed&lt;/author&gt;&lt;author&gt;Yahaya, Jamaiah&lt;/author&gt;&lt;author&gt;Mansor, Zulkefli&lt;/author&gt;&lt;author&gt;Hamdan, Abdul Razak&lt;/author&gt;&lt;author&gt;Meri, Ahmed&lt;/author&gt;&lt;/authors&gt;&lt;/contributors&gt;&lt;titles&gt;&lt;title&gt;Health Information Exchange: Current Trends, Challenges and Recommendations&lt;/title&gt;&lt;alt-title&gt;2019 International Conference on Electrical Engineering and Informatics (ICEEI)&lt;/alt-title&gt;&lt;/titles&gt;&lt;dates&gt;&lt;year&gt;2019&lt;/year&gt;&lt;pub-dates&gt;&lt;date&gt;2019&lt;/date&gt;&lt;/pub-dates&gt;&lt;/dates&gt;&lt;publisher&gt;IEEE&lt;/publisher&gt;&lt;urls&gt;&lt;related-urls&gt;&lt;url&gt;https://dx.doi.org/10.1109/iceei47359.2019.8988833&lt;/url&gt;&lt;/related-urls&gt;&lt;/urls&gt;&lt;electronic-resource-num&gt;10.1109/iceei47359.2019.898883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532F6E">
              <w:rPr>
                <w:rFonts w:ascii="Times New Roman" w:hAnsi="Times New Roman" w:cs="Times New Roman"/>
                <w:noProof/>
                <w:sz w:val="22"/>
                <w:szCs w:val="22"/>
              </w:rPr>
              <w:t>(Dauwed et al., 2019, p. 520; Venkatesh et al., 2003, p. 453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16B65D56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227AEA" w14:paraId="5B824269" w14:textId="77777777" w:rsidTr="003807A6">
        <w:tc>
          <w:tcPr>
            <w:tcW w:w="229" w:type="pct"/>
          </w:tcPr>
          <w:p w14:paraId="38B0A43F" w14:textId="7AE0A872" w:rsidR="008F2104" w:rsidRPr="00A05842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0584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4</w:t>
            </w:r>
          </w:p>
        </w:tc>
        <w:tc>
          <w:tcPr>
            <w:tcW w:w="795" w:type="pct"/>
          </w:tcPr>
          <w:p w14:paraId="6B99CC4B" w14:textId="56E9166D" w:rsidR="008F2104" w:rsidRPr="00A05842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05842">
              <w:rPr>
                <w:rFonts w:ascii="Times New Roman" w:hAnsi="Times New Roman" w:cs="Times New Roman"/>
                <w:sz w:val="22"/>
                <w:szCs w:val="22"/>
              </w:rPr>
              <w:t>Exerted effort</w:t>
            </w:r>
          </w:p>
        </w:tc>
        <w:tc>
          <w:tcPr>
            <w:tcW w:w="795" w:type="pct"/>
          </w:tcPr>
          <w:p w14:paraId="063F370F" w14:textId="5765FE3A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ExEff</w:t>
            </w:r>
          </w:p>
        </w:tc>
        <w:tc>
          <w:tcPr>
            <w:tcW w:w="795" w:type="pct"/>
          </w:tcPr>
          <w:p w14:paraId="422FFDCF" w14:textId="5182D432" w:rsidR="008F2104" w:rsidRDefault="00163253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The degree of (expected) effort exerted for the use of decentralized identity.</w:t>
            </w:r>
          </w:p>
        </w:tc>
        <w:tc>
          <w:tcPr>
            <w:tcW w:w="795" w:type="pct"/>
          </w:tcPr>
          <w:p w14:paraId="34A2385A" w14:textId="62E4B057" w:rsidR="00163253" w:rsidRPr="00163253" w:rsidRDefault="00163253">
            <w:pPr>
              <w:numPr>
                <w:ilvl w:val="0"/>
                <w:numId w:val="13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Perceived ease of use: Level of complexity, user experience, user friendliness</w:t>
            </w:r>
            <w:r w:rsidR="001F25F1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1F25F1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1F25F1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Venkatesh&lt;/Author&gt;&lt;Year&gt;2003&lt;/Year&gt;&lt;RecNum&gt;183&lt;/RecNum&gt;&lt;Pages&gt;450-451&lt;/Pages&gt;&lt;DisplayText&gt;(Venkatesh et al., 2003, pp. 450-451)&lt;/DisplayText&gt;&lt;record&gt;&lt;rec-number&gt;183&lt;/rec-number&gt;&lt;foreign-keys&gt;&lt;key app="EN" db-id="tprseedpvz59x8e9dt55xfznx09a5vf2t2da" timestamp="1686893167"&gt;183&lt;/key&gt;&lt;/foreign-keys&gt;&lt;ref-type name="Journal Article"&gt;17&lt;/ref-type&gt;&lt;contributors&gt;&lt;authors&gt;&lt;author&gt;Viswanath Venkatesh&lt;/author&gt;&lt;author&gt;Michael G. Morris&lt;/author&gt;&lt;author&gt;Gordon B. Davis&lt;/author&gt;&lt;author&gt;Fred D. Davis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volume&gt;27&lt;/volume&gt;&lt;number&gt;3&lt;/number&gt;&lt;dates&gt;&lt;year&gt;2003&lt;/year&gt;&lt;/dates&gt;&lt;urls&gt;&lt;/urls&gt;&lt;/record&gt;&lt;/Cite&gt;&lt;/EndNote&gt;</w:instrText>
            </w:r>
            <w:r w:rsidR="001F25F1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1F25F1">
              <w:rPr>
                <w:rFonts w:ascii="Times New Roman" w:hAnsi="Times New Roman" w:cs="Times New Roman"/>
                <w:noProof/>
                <w:sz w:val="22"/>
                <w:szCs w:val="22"/>
              </w:rPr>
              <w:t>(Venkatesh et al., 2003, pp. 450-451)</w:t>
            </w:r>
            <w:r w:rsidR="001F25F1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4E58B4FA" w14:textId="5E73709D" w:rsidR="00163253" w:rsidRPr="00163253" w:rsidRDefault="00163253">
            <w:pPr>
              <w:numPr>
                <w:ilvl w:val="0"/>
                <w:numId w:val="13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Willingness to exert effort to adopt and use the technology: Added burden, burn-out/overworked, attitude</w:t>
            </w:r>
            <w:r w:rsidR="008E227E">
              <w:rPr>
                <w:rFonts w:ascii="Times New Roman" w:hAnsi="Times New Roman" w:cs="Times New Roman"/>
                <w:sz w:val="22"/>
                <w:szCs w:val="22"/>
              </w:rPr>
              <w:t>, attitude, motivation to use</w:t>
            </w:r>
            <w:r w:rsidR="001F25F1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1F25F1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UaG9tcHNvbjwvQXV0aG9yPjxZZWFyPjIwMTk8L1llYXI+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</w:fldData>
              </w:fldChar>
            </w:r>
            <w:r w:rsidR="008E227E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8E227E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UaG9tcHNvbjwvQXV0aG9yPjxZZWFyPjIwMTk8L1llYXI+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</w:fldData>
              </w:fldChar>
            </w:r>
            <w:r w:rsidR="008E227E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8E227E">
              <w:rPr>
                <w:rFonts w:ascii="Times New Roman" w:hAnsi="Times New Roman" w:cs="Times New Roman"/>
                <w:sz w:val="22"/>
                <w:szCs w:val="22"/>
              </w:rPr>
            </w:r>
            <w:r w:rsidR="008E227E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1F25F1">
              <w:rPr>
                <w:rFonts w:ascii="Times New Roman" w:hAnsi="Times New Roman" w:cs="Times New Roman"/>
                <w:sz w:val="22"/>
                <w:szCs w:val="22"/>
              </w:rPr>
            </w:r>
            <w:r w:rsidR="001F25F1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8E227E">
              <w:rPr>
                <w:rFonts w:ascii="Times New Roman" w:hAnsi="Times New Roman" w:cs="Times New Roman"/>
                <w:noProof/>
                <w:sz w:val="22"/>
                <w:szCs w:val="22"/>
              </w:rPr>
              <w:t>(Kruse, Kothman, et al., 2016, p. 9; Kruse, Kristof, et al., 2016, p. 5; Thompson &amp; Graetz, 2019, p. 1; Yusof et al., 2008, p. 390)</w:t>
            </w:r>
            <w:r w:rsidR="001F25F1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4628D35A" w14:textId="77777777" w:rsidR="008F2104" w:rsidRDefault="008F2104" w:rsidP="00163253">
            <w:pPr>
              <w:spacing w:line="288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5817E618" w14:textId="77777777" w:rsidR="00163253" w:rsidRPr="00163253" w:rsidRDefault="00163253" w:rsidP="00163253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 xml:space="preserve">Time periods relevant for effort expectations: </w:t>
            </w:r>
          </w:p>
          <w:p w14:paraId="27E2F88B" w14:textId="25B56E6A" w:rsidR="00163253" w:rsidRPr="00163253" w:rsidRDefault="00163253">
            <w:pPr>
              <w:numPr>
                <w:ilvl w:val="0"/>
                <w:numId w:val="1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Pas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E</w:t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t>xperience</w:t>
            </w:r>
          </w:p>
          <w:p w14:paraId="4965AD75" w14:textId="3C598D7C" w:rsidR="00163253" w:rsidRPr="00163253" w:rsidRDefault="00163253">
            <w:pPr>
              <w:numPr>
                <w:ilvl w:val="0"/>
                <w:numId w:val="1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Presen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G</w:t>
            </w: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eneric statement</w:t>
            </w:r>
          </w:p>
          <w:p w14:paraId="5CBC4DD9" w14:textId="09A2B226" w:rsidR="00163253" w:rsidRPr="00163253" w:rsidRDefault="00163253">
            <w:pPr>
              <w:numPr>
                <w:ilvl w:val="0"/>
                <w:numId w:val="1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Future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E</w:t>
            </w: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xpected exerted effort</w:t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exerted effort to be expected from a stakeholder</w:t>
            </w:r>
          </w:p>
          <w:p w14:paraId="274105C7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497B17B1" w14:textId="330D9667" w:rsidR="00163253" w:rsidRPr="00163253" w:rsidRDefault="00163253">
            <w:pPr>
              <w:numPr>
                <w:ilvl w:val="0"/>
                <w:numId w:val="1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Type of effort required: Perceived ease of technology selection</w:t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perceived ease of use</w:t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WZW5rYXRlc2g8L0F1dGhvcj48WWVhcj4yMDAzPC9ZZWFy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</w:fldData>
              </w:fldChar>
            </w:r>
            <w:r w:rsidR="00EA028F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EA028F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WZW5rYXRlc2g8L0F1dGhvcj48WWVhcj4yMDAzPC9ZZWFy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</w:fldData>
              </w:fldChar>
            </w:r>
            <w:r w:rsidR="00EA028F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EA028F">
              <w:rPr>
                <w:rFonts w:ascii="Times New Roman" w:hAnsi="Times New Roman" w:cs="Times New Roman"/>
                <w:sz w:val="22"/>
                <w:szCs w:val="22"/>
              </w:rPr>
            </w:r>
            <w:r w:rsidR="00EA028F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EA028F">
              <w:rPr>
                <w:rFonts w:ascii="Times New Roman" w:hAnsi="Times New Roman" w:cs="Times New Roman"/>
                <w:noProof/>
                <w:sz w:val="22"/>
                <w:szCs w:val="22"/>
              </w:rPr>
              <w:t>(Cresswell et al., 2020, p. 4; Greenhalgh et al., 2017, p. 11; Kruse, Kristof, et al., 2016, p. 5; Venkatesh et al., 2003, p. 450)</w:t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Pr="00163253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 xml:space="preserve"> </w:t>
            </w:r>
          </w:p>
          <w:p w14:paraId="1248B526" w14:textId="33D804D3" w:rsidR="00163253" w:rsidRDefault="00163253">
            <w:pPr>
              <w:numPr>
                <w:ilvl w:val="0"/>
                <w:numId w:val="1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 xml:space="preserve">Willingness to exert effort to adopt and use </w:t>
            </w:r>
            <w:r w:rsidR="00EA028F">
              <w:rPr>
                <w:rFonts w:ascii="Times New Roman" w:hAnsi="Times New Roman" w:cs="Times New Roman"/>
                <w:sz w:val="22"/>
                <w:szCs w:val="22"/>
              </w:rPr>
              <w:t xml:space="preserve">the </w:t>
            </w:r>
            <w:r w:rsidR="00A45777">
              <w:rPr>
                <w:rFonts w:ascii="Times New Roman" w:hAnsi="Times New Roman" w:cs="Times New Roman"/>
                <w:sz w:val="22"/>
                <w:szCs w:val="22"/>
              </w:rPr>
              <w:t xml:space="preserve">decentralized </w:t>
            </w:r>
            <w:r w:rsidR="00EA028F">
              <w:rPr>
                <w:rFonts w:ascii="Times New Roman" w:hAnsi="Times New Roman" w:cs="Times New Roman"/>
                <w:sz w:val="22"/>
                <w:szCs w:val="22"/>
              </w:rPr>
              <w:t>ID solution</w:t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Venkatesh&lt;/Author&gt;&lt;Year&gt;2003&lt;/Year&gt;&lt;RecNum&gt;183&lt;/RecNum&gt;&lt;Pages&gt;447&lt;/Pages&gt;&lt;DisplayText&gt;(Venkatesh et al., 2003, p. 447)&lt;/DisplayText&gt;&lt;record&gt;&lt;rec-number&gt;183&lt;/rec-number&gt;&lt;foreign-keys&gt;&lt;key app="EN" db-id="tprseedpvz59x8e9dt55xfznx09a5vf2t2da" timestamp="1686893167"&gt;183&lt;/key&gt;&lt;/foreign-keys&gt;&lt;ref-type name="Journal Article"&gt;17&lt;/ref-type&gt;&lt;contributors&gt;&lt;authors&gt;&lt;author&gt;Viswanath Venkatesh&lt;/author&gt;&lt;author&gt;Michael G. Morris&lt;/author&gt;&lt;author&gt;Gordon B. Davis&lt;/author&gt;&lt;author&gt;Fred D. Davis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volume&gt;27&lt;/volume&gt;&lt;number&gt;3&lt;/number&gt;&lt;dates&gt;&lt;year&gt;2003&lt;/year&gt;&lt;/dates&gt;&lt;urls&gt;&lt;/urls&gt;&lt;/record&gt;&lt;/Cite&gt;&lt;/EndNote&gt;</w:instrText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2F79E6">
              <w:rPr>
                <w:rFonts w:ascii="Times New Roman" w:hAnsi="Times New Roman" w:cs="Times New Roman"/>
                <w:noProof/>
                <w:sz w:val="22"/>
                <w:szCs w:val="22"/>
              </w:rPr>
              <w:t>(Venkatesh et al., 2003, p. 447)</w:t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04877438" w14:textId="317D733A" w:rsidR="008F2104" w:rsidRPr="00245329" w:rsidRDefault="00163253">
            <w:pPr>
              <w:numPr>
                <w:ilvl w:val="0"/>
                <w:numId w:val="1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Unit of analysis</w:t>
            </w:r>
            <w:r w:rsidR="00245329">
              <w:rPr>
                <w:rFonts w:ascii="Times New Roman" w:hAnsi="Times New Roman" w:cs="Times New Roman"/>
                <w:sz w:val="22"/>
                <w:szCs w:val="22"/>
              </w:rPr>
              <w:t>: I</w:t>
            </w: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ndividual, organizational</w:t>
            </w:r>
          </w:p>
        </w:tc>
      </w:tr>
      <w:tr w:rsidR="00227AEA" w14:paraId="775C91B3" w14:textId="77777777" w:rsidTr="003807A6">
        <w:tc>
          <w:tcPr>
            <w:tcW w:w="229" w:type="pct"/>
          </w:tcPr>
          <w:p w14:paraId="2F3AAD95" w14:textId="17AB2975" w:rsidR="008F2104" w:rsidRPr="00A05842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05842">
              <w:rPr>
                <w:rFonts w:ascii="Times New Roman" w:hAnsi="Times New Roman" w:cs="Times New Roman"/>
                <w:sz w:val="22"/>
                <w:szCs w:val="22"/>
              </w:rPr>
              <w:t>5</w:t>
            </w:r>
          </w:p>
        </w:tc>
        <w:tc>
          <w:tcPr>
            <w:tcW w:w="795" w:type="pct"/>
          </w:tcPr>
          <w:p w14:paraId="7921F522" w14:textId="277E7DB2" w:rsidR="008F2104" w:rsidRPr="00A05842" w:rsidRDefault="001F5986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05842">
              <w:rPr>
                <w:rFonts w:ascii="Times New Roman" w:hAnsi="Times New Roman" w:cs="Times New Roman"/>
                <w:sz w:val="22"/>
                <w:szCs w:val="22"/>
              </w:rPr>
              <w:t xml:space="preserve">Organizational </w:t>
            </w:r>
            <w:r w:rsidR="00D42B59" w:rsidRPr="00A05842">
              <w:rPr>
                <w:rFonts w:ascii="Times New Roman" w:hAnsi="Times New Roman" w:cs="Times New Roman"/>
                <w:sz w:val="22"/>
                <w:szCs w:val="22"/>
              </w:rPr>
              <w:t>readiness</w:t>
            </w:r>
          </w:p>
        </w:tc>
        <w:tc>
          <w:tcPr>
            <w:tcW w:w="795" w:type="pct"/>
          </w:tcPr>
          <w:p w14:paraId="26C6088C" w14:textId="74D4ADFF" w:rsidR="008F2104" w:rsidRDefault="001F5986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Org</w:t>
            </w:r>
            <w:r w:rsidR="008B7BAA">
              <w:rPr>
                <w:rFonts w:ascii="Times New Roman" w:hAnsi="Times New Roman" w:cs="Times New Roman"/>
                <w:sz w:val="22"/>
                <w:szCs w:val="22"/>
              </w:rPr>
              <w:t>Read</w:t>
            </w:r>
          </w:p>
        </w:tc>
        <w:tc>
          <w:tcPr>
            <w:tcW w:w="795" w:type="pct"/>
          </w:tcPr>
          <w:p w14:paraId="1642AB9E" w14:textId="78E314D3" w:rsidR="008F2104" w:rsidRDefault="001F5986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F5986">
              <w:rPr>
                <w:rFonts w:ascii="Times New Roman" w:hAnsi="Times New Roman" w:cs="Times New Roman"/>
                <w:sz w:val="22"/>
                <w:szCs w:val="22"/>
              </w:rPr>
              <w:t>The</w:t>
            </w:r>
            <w:r w:rsidR="00AE61F9">
              <w:rPr>
                <w:rFonts w:ascii="Times New Roman" w:hAnsi="Times New Roman" w:cs="Times New Roman"/>
                <w:sz w:val="22"/>
                <w:szCs w:val="22"/>
              </w:rPr>
              <w:t xml:space="preserve"> readiness of</w:t>
            </w:r>
            <w:r w:rsidRPr="001F5986">
              <w:rPr>
                <w:rFonts w:ascii="Times New Roman" w:hAnsi="Times New Roman" w:cs="Times New Roman"/>
                <w:sz w:val="22"/>
                <w:szCs w:val="22"/>
              </w:rPr>
              <w:t xml:space="preserve"> an organization</w:t>
            </w:r>
            <w:r w:rsidR="005D4DCA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5D4DCA" w:rsidRPr="005D4DCA">
              <w:rPr>
                <w:rFonts w:ascii="Times New Roman" w:hAnsi="Times New Roman" w:cs="Times New Roman"/>
                <w:sz w:val="22"/>
                <w:szCs w:val="22"/>
              </w:rPr>
              <w:t>as part of the US healthcare system</w:t>
            </w:r>
            <w:r w:rsidR="00AE61F9">
              <w:rPr>
                <w:rFonts w:ascii="Times New Roman" w:hAnsi="Times New Roman" w:cs="Times New Roman"/>
                <w:sz w:val="22"/>
                <w:szCs w:val="22"/>
              </w:rPr>
              <w:t xml:space="preserve"> to socio-technological </w:t>
            </w:r>
            <w:r w:rsidR="00AE61F9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innovations such as decentralized ID. </w:t>
            </w:r>
          </w:p>
        </w:tc>
        <w:tc>
          <w:tcPr>
            <w:tcW w:w="795" w:type="pct"/>
          </w:tcPr>
          <w:p w14:paraId="64092595" w14:textId="714643C6" w:rsidR="00564047" w:rsidRPr="00564047" w:rsidRDefault="00564047">
            <w:pPr>
              <w:numPr>
                <w:ilvl w:val="0"/>
                <w:numId w:val="3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64047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Leader attitude toward change: Innovation champion</w:t>
            </w:r>
            <w:r w:rsidR="00944968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Pr="00564047">
              <w:rPr>
                <w:rFonts w:ascii="Times New Roman" w:hAnsi="Times New Roman" w:cs="Times New Roman"/>
                <w:sz w:val="22"/>
                <w:szCs w:val="22"/>
              </w:rPr>
              <w:t>risk-aversion</w:t>
            </w:r>
            <w:r w:rsidR="001A615D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1A615D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D37881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Rogers&lt;/Author&gt;&lt;Year&gt;2003&lt;/Year&gt;&lt;RecNum&gt;397&lt;/RecNum&gt;&lt;Pages&gt;316-318`, 414&lt;/Pages&gt;&lt;DisplayText&gt;(Maylor et al., 2013, p. 48; Rogers, 2003, pp. 316-318, 414)&lt;/DisplayText&gt;&lt;record&gt;&lt;rec-number&gt;397&lt;/rec-number&gt;&lt;foreign-keys&gt;&lt;key app="EN" db-id="tprseedpvz59x8e9dt55xfznx09a5vf2t2da" timestamp="1693067647"&gt;397&lt;/key&gt;&lt;/foreign-keys&gt;&lt;ref-type name="Book"&gt;6&lt;/ref-type&gt;&lt;contributors&gt;&lt;authors&gt;&lt;author&gt;Everett M Rogers&lt;/author&gt;&lt;/authors&gt;&lt;/contributors&gt;&lt;titles&gt;&lt;title&gt;Diffusion of innovations&lt;/title&gt;&lt;/titles&gt;&lt;edition&gt;5th&lt;/edition&gt;&lt;dates&gt;&lt;year&gt;2003&lt;/year&gt;&lt;/dates&gt;&lt;publisher&gt;Free Press&lt;/publisher&gt;&lt;urls&gt;&lt;/urls&gt;&lt;/record&gt;&lt;/Cite&gt;&lt;Cite&gt;&lt;Author&gt;Maylor&lt;/Author&gt;&lt;Year&gt;2013&lt;/Year&gt;&lt;RecNum&gt;437&lt;/RecNum&gt;&lt;Pages&gt;48&lt;/Pages&gt;&lt;record&gt;&lt;rec-number&gt;437&lt;/rec-number&gt;&lt;foreign-keys&gt;&lt;key app="EN" db-id="tprseedpvz59x8e9dt55xfznx09a5vf2t2da" timestamp="1693317392"&gt;437&lt;/key&gt;&lt;/foreign-keys&gt;&lt;ref-type name="Journal Article"&gt;17&lt;/ref-type&gt;&lt;contributors&gt;&lt;authors&gt;&lt;author&gt;Maylor, Harvey R.&lt;/author&gt;&lt;author&gt;Turner, Neil W.&lt;/author&gt;&lt;author&gt;Murray-Webster, Ruth&lt;/author&gt;&lt;/authors&gt;&lt;/contributors&gt;&lt;titles&gt;&lt;title&gt;How Hard Can It Be?: Actively Managing Complexity in Technology Projects&lt;/title&gt;&lt;secondary-title&gt;Research-Technology Management&lt;/secondary-title&gt;&lt;/titles&gt;&lt;periodical&gt;&lt;full-title&gt;Research-Technology Management&lt;/full-title&gt;&lt;/periodical&gt;&lt;pages&gt;45-51&lt;/pages&gt;&lt;volume&gt;56&lt;/volume&gt;&lt;number&gt;4&lt;/number&gt;&lt;dates&gt;&lt;year&gt;2013&lt;/year&gt;&lt;/dates&gt;&lt;publisher&gt;Informa UK Limited&lt;/publisher&gt;&lt;isbn&gt;0895-6308&lt;/isbn&gt;&lt;urls&gt;&lt;related-urls&gt;&lt;url&gt;https://dx.doi.org/10.5437/08956308x5602125&lt;/url&gt;&lt;/related-urls&gt;&lt;/urls&gt;&lt;electronic-resource-num&gt;10.5437/08956308x5602125&lt;/electronic-resource-num&gt;&lt;/record&gt;&lt;/Cite&gt;&lt;/EndNote&gt;</w:instrText>
            </w:r>
            <w:r w:rsidR="001A615D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D37881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(Maylor </w:t>
            </w:r>
            <w:r w:rsidR="00D37881">
              <w:rPr>
                <w:rFonts w:ascii="Times New Roman" w:hAnsi="Times New Roman" w:cs="Times New Roman"/>
                <w:noProof/>
                <w:sz w:val="22"/>
                <w:szCs w:val="22"/>
              </w:rPr>
              <w:lastRenderedPageBreak/>
              <w:t>et al., 2013, p. 48; Rogers, 2003, pp. 316-318, 414)</w:t>
            </w:r>
            <w:r w:rsidR="001A615D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16BE8E30" w14:textId="30F98712" w:rsidR="008F2104" w:rsidRPr="002B6A96" w:rsidRDefault="00564047">
            <w:pPr>
              <w:numPr>
                <w:ilvl w:val="0"/>
                <w:numId w:val="3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64047">
              <w:rPr>
                <w:rFonts w:ascii="Times New Roman" w:hAnsi="Times New Roman" w:cs="Times New Roman"/>
                <w:sz w:val="22"/>
                <w:szCs w:val="22"/>
              </w:rPr>
              <w:t>Organizational structure: Centralization (-/+), complexity (knowledge level and expertise of employees) (+/-), formalization (-/+), interconnectedness of employees (+/-), organizational slack (+/-), size (+/-), diversity (+/-), agility to make changes</w:t>
            </w:r>
            <w:r w:rsidR="002B6A96">
              <w:rPr>
                <w:rFonts w:ascii="Times New Roman" w:hAnsi="Times New Roman" w:cs="Times New Roman"/>
                <w:sz w:val="22"/>
                <w:szCs w:val="22"/>
              </w:rPr>
              <w:t>, s</w:t>
            </w:r>
            <w:r w:rsidRPr="00564047">
              <w:rPr>
                <w:rFonts w:ascii="Times New Roman" w:hAnsi="Times New Roman" w:cs="Times New Roman"/>
                <w:sz w:val="22"/>
                <w:szCs w:val="22"/>
              </w:rPr>
              <w:t>ystem openness</w:t>
            </w:r>
            <w:r w:rsidR="001A615D" w:rsidRPr="002B6A96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564047">
              <w:rPr>
                <w:rFonts w:ascii="Times New Roman" w:hAnsi="Times New Roman" w:cs="Times New Roman"/>
                <w:sz w:val="22"/>
                <w:szCs w:val="22"/>
              </w:rPr>
              <w:t>(+)</w:t>
            </w:r>
            <w:r w:rsidR="00774CC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2B6A96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DC016C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Rogers&lt;/Author&gt;&lt;Year&gt;2003&lt;/Year&gt;&lt;RecNum&gt;397&lt;/RecNum&gt;&lt;Pages&gt;412&lt;/Pages&gt;&lt;DisplayText&gt;(Maylor et al., 2013, p. 48; Rogers, 2003, p. 412)&lt;/DisplayText&gt;&lt;record&gt;&lt;rec-number&gt;397&lt;/rec-number&gt;&lt;foreign-keys&gt;&lt;key app="EN" db-id="tprseedpvz59x8e9dt55xfznx09a5vf2t2da" timestamp="1693067647"&gt;397&lt;/key&gt;&lt;/foreign-keys&gt;&lt;ref-type name="Book"&gt;6&lt;/ref-type&gt;&lt;contributors&gt;&lt;authors&gt;&lt;author&gt;Everett M Rogers&lt;/author&gt;&lt;/authors&gt;&lt;/contributors&gt;&lt;titles&gt;&lt;title&gt;Diffusion of innovations&lt;/title&gt;&lt;/titles&gt;&lt;edition&gt;5th&lt;/edition&gt;&lt;dates&gt;&lt;year&gt;2003&lt;/year&gt;&lt;/dates&gt;&lt;publisher&gt;Free Press&lt;/publisher&gt;&lt;urls&gt;&lt;/urls&gt;&lt;/record&gt;&lt;/Cite&gt;&lt;Cite&gt;&lt;Author&gt;Maylor&lt;/Author&gt;&lt;Year&gt;2013&lt;/Year&gt;&lt;RecNum&gt;437&lt;/RecNum&gt;&lt;Pages&gt;48&lt;/Pages&gt;&lt;record&gt;&lt;rec-number&gt;437&lt;/rec-number&gt;&lt;foreign-keys&gt;&lt;key app="EN" db-id="tprseedpvz59x8e9dt55xfznx09a5vf2t2da" timestamp="1693317392"&gt;437&lt;/key&gt;&lt;/foreign-keys&gt;&lt;ref-type name="Journal Article"&gt;17&lt;/ref-type&gt;&lt;contributors&gt;&lt;authors&gt;&lt;author&gt;Maylor, Harvey R.&lt;/author&gt;&lt;author&gt;Turner, Neil W.&lt;/author&gt;&lt;author&gt;Murray-Webster, Ruth&lt;/author&gt;&lt;/authors&gt;&lt;/contributors&gt;&lt;titles&gt;&lt;title&gt;How Hard Can It Be?: Actively Managing Complexity in Technology Projects&lt;/title&gt;&lt;secondary-title&gt;Research-Technology Management&lt;/secondary-title&gt;&lt;/titles&gt;&lt;periodical&gt;&lt;full-title&gt;Research-Technology Management&lt;/full-title&gt;&lt;/periodical&gt;&lt;pages&gt;45-51&lt;/pages&gt;&lt;volume&gt;56&lt;/volume&gt;&lt;number&gt;4&lt;/number&gt;&lt;dates&gt;&lt;year&gt;2013&lt;/year&gt;&lt;/dates&gt;&lt;publisher&gt;Informa UK Limited&lt;/publisher&gt;&lt;isbn&gt;0895-6308&lt;/isbn&gt;&lt;urls&gt;&lt;related-urls&gt;&lt;url&gt;https://dx.doi.org/10.5437/08956308x5602125&lt;/url&gt;&lt;/related-urls&gt;&lt;/urls&gt;&lt;electronic-resource-num&gt;10.5437/08956308x5602125&lt;/electronic-resource-num&gt;&lt;/record&gt;&lt;/Cite&gt;&lt;/EndNote&gt;</w:instrText>
            </w:r>
            <w:r w:rsidR="002B6A9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DC016C">
              <w:rPr>
                <w:rFonts w:ascii="Times New Roman" w:hAnsi="Times New Roman" w:cs="Times New Roman"/>
                <w:noProof/>
                <w:sz w:val="22"/>
                <w:szCs w:val="22"/>
              </w:rPr>
              <w:t>(Maylor et al., 2013, p. 48; Rogers, 2003, p. 412)</w:t>
            </w:r>
            <w:r w:rsidR="002B6A9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  <w:tc>
          <w:tcPr>
            <w:tcW w:w="795" w:type="pct"/>
          </w:tcPr>
          <w:p w14:paraId="507E25E7" w14:textId="77777777" w:rsidR="00540BC4" w:rsidRPr="00540BC4" w:rsidRDefault="00540BC4" w:rsidP="00540BC4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0BC4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Time period relevant to organizational innovativeness:</w:t>
            </w:r>
          </w:p>
          <w:p w14:paraId="1280DDD2" w14:textId="187AC98E" w:rsidR="00540BC4" w:rsidRPr="00540BC4" w:rsidRDefault="00540BC4">
            <w:pPr>
              <w:numPr>
                <w:ilvl w:val="0"/>
                <w:numId w:val="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0BC4">
              <w:rPr>
                <w:rFonts w:ascii="Times New Roman" w:hAnsi="Times New Roman" w:cs="Times New Roman"/>
                <w:sz w:val="22"/>
                <w:szCs w:val="22"/>
              </w:rPr>
              <w:t>Pas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E</w:t>
            </w:r>
            <w:r w:rsidR="005F37EE">
              <w:rPr>
                <w:rFonts w:ascii="Times New Roman" w:hAnsi="Times New Roman" w:cs="Times New Roman"/>
                <w:sz w:val="22"/>
                <w:szCs w:val="22"/>
              </w:rPr>
              <w:t>xperience</w:t>
            </w:r>
          </w:p>
          <w:p w14:paraId="74CA7F07" w14:textId="0804135A" w:rsidR="00540BC4" w:rsidRPr="00540BC4" w:rsidRDefault="00540BC4">
            <w:pPr>
              <w:numPr>
                <w:ilvl w:val="0"/>
                <w:numId w:val="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0BC4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Presen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G</w:t>
            </w:r>
            <w:r w:rsidR="005F37EE">
              <w:rPr>
                <w:rFonts w:ascii="Times New Roman" w:hAnsi="Times New Roman" w:cs="Times New Roman"/>
                <w:sz w:val="22"/>
                <w:szCs w:val="22"/>
              </w:rPr>
              <w:t>eneric statement</w:t>
            </w:r>
          </w:p>
          <w:p w14:paraId="17782329" w14:textId="264F6B33" w:rsidR="00540BC4" w:rsidRPr="00540BC4" w:rsidRDefault="00540BC4">
            <w:pPr>
              <w:numPr>
                <w:ilvl w:val="0"/>
                <w:numId w:val="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0BC4">
              <w:rPr>
                <w:rFonts w:ascii="Times New Roman" w:hAnsi="Times New Roman" w:cs="Times New Roman"/>
                <w:sz w:val="22"/>
                <w:szCs w:val="22"/>
              </w:rPr>
              <w:t>Futur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e: E</w:t>
            </w:r>
            <w:r w:rsidR="005F37EE">
              <w:rPr>
                <w:rFonts w:ascii="Times New Roman" w:hAnsi="Times New Roman" w:cs="Times New Roman"/>
                <w:sz w:val="22"/>
                <w:szCs w:val="22"/>
              </w:rPr>
              <w:t>xpectation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,</w:t>
            </w:r>
            <w:r w:rsidR="005F37EE">
              <w:rPr>
                <w:rFonts w:ascii="Times New Roman" w:hAnsi="Times New Roman" w:cs="Times New Roman"/>
                <w:sz w:val="22"/>
                <w:szCs w:val="22"/>
              </w:rPr>
              <w:t xml:space="preserve"> hypoth</w:t>
            </w:r>
            <w:r w:rsidR="005D41D4">
              <w:rPr>
                <w:rFonts w:ascii="Times New Roman" w:hAnsi="Times New Roman" w:cs="Times New Roman"/>
                <w:sz w:val="22"/>
                <w:szCs w:val="22"/>
              </w:rPr>
              <w:t>es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is</w:t>
            </w:r>
          </w:p>
          <w:p w14:paraId="27618D59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7EF301DA" w14:textId="3F861126" w:rsidR="001F5986" w:rsidRPr="00A05842" w:rsidRDefault="001F5986">
            <w:pPr>
              <w:numPr>
                <w:ilvl w:val="0"/>
                <w:numId w:val="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0584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Leader</w:t>
            </w:r>
            <w:r w:rsidR="00540281" w:rsidRPr="00A05842">
              <w:rPr>
                <w:rFonts w:ascii="Times New Roman" w:hAnsi="Times New Roman" w:cs="Times New Roman"/>
                <w:sz w:val="22"/>
                <w:szCs w:val="22"/>
              </w:rPr>
              <w:t>’s</w:t>
            </w:r>
            <w:r w:rsidRPr="00A05842">
              <w:rPr>
                <w:rFonts w:ascii="Times New Roman" w:hAnsi="Times New Roman" w:cs="Times New Roman"/>
                <w:sz w:val="22"/>
                <w:szCs w:val="22"/>
              </w:rPr>
              <w:t xml:space="preserve"> attitude </w:t>
            </w:r>
            <w:r w:rsidR="00774CC8" w:rsidRPr="00A05842">
              <w:rPr>
                <w:rFonts w:ascii="Times New Roman" w:hAnsi="Times New Roman" w:cs="Times New Roman"/>
                <w:sz w:val="22"/>
                <w:szCs w:val="22"/>
              </w:rPr>
              <w:t xml:space="preserve">and readiness </w:t>
            </w:r>
            <w:r w:rsidRPr="00A05842">
              <w:rPr>
                <w:rFonts w:ascii="Times New Roman" w:hAnsi="Times New Roman" w:cs="Times New Roman"/>
                <w:sz w:val="22"/>
                <w:szCs w:val="22"/>
              </w:rPr>
              <w:t>toward change</w:t>
            </w:r>
            <w:r w:rsidR="00842B97" w:rsidRPr="00A05842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540281" w:rsidRPr="00A05842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8E227E" w:rsidRPr="00A05842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Rogers&lt;/Author&gt;&lt;Year&gt;2003&lt;/Year&gt;&lt;RecNum&gt;397&lt;/RecNum&gt;&lt;Pages&gt;412&lt;/Pages&gt;&lt;DisplayText&gt;(Rogers, 2003, p. 412)&lt;/DisplayText&gt;&lt;record&gt;&lt;rec-number&gt;397&lt;/rec-number&gt;&lt;foreign-keys&gt;&lt;key app="EN" db-id="tprseedpvz59x8e9dt55xfznx09a5vf2t2da" timestamp="1693067647"&gt;397&lt;/key&gt;&lt;/foreign-keys&gt;&lt;ref-type name="Book"&gt;6&lt;/ref-type&gt;&lt;contributors&gt;&lt;authors&gt;&lt;author&gt;Everett M Rogers&lt;/author&gt;&lt;/authors&gt;&lt;/contributors&gt;&lt;titles&gt;&lt;title&gt;Diffusion of innovations&lt;/title&gt;&lt;/titles&gt;&lt;edition&gt;5th&lt;/edition&gt;&lt;dates&gt;&lt;year&gt;2003&lt;/year&gt;&lt;/dates&gt;&lt;publisher&gt;Free Press&lt;/publisher&gt;&lt;urls&gt;&lt;/urls&gt;&lt;/record&gt;&lt;/Cite&gt;&lt;/EndNote&gt;</w:instrText>
            </w:r>
            <w:r w:rsidR="00540281" w:rsidRPr="00A05842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8E227E" w:rsidRPr="00A05842">
              <w:rPr>
                <w:rFonts w:ascii="Times New Roman" w:hAnsi="Times New Roman" w:cs="Times New Roman"/>
                <w:noProof/>
                <w:sz w:val="22"/>
                <w:szCs w:val="22"/>
              </w:rPr>
              <w:t>(Rogers, 2003, p. 412)</w:t>
            </w:r>
            <w:r w:rsidR="00540281" w:rsidRPr="00A05842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739F015C" w14:textId="3D626789" w:rsidR="001F5986" w:rsidRPr="001F5986" w:rsidRDefault="001F5986">
            <w:pPr>
              <w:numPr>
                <w:ilvl w:val="0"/>
                <w:numId w:val="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F5986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Organizational structure</w:t>
            </w:r>
            <w:r w:rsidR="00540281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540281" w:rsidRPr="00540281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E44A51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Rogers&lt;/Author&gt;&lt;Year&gt;2003&lt;/Year&gt;&lt;RecNum&gt;397&lt;/RecNum&gt;&lt;Pages&gt;412&lt;/Pages&gt;&lt;DisplayText&gt;(Cresswell et al., 2020, p. 4; Rogers, 2003, p. 412)&lt;/DisplayText&gt;&lt;record&gt;&lt;rec-number&gt;397&lt;/rec-number&gt;&lt;foreign-keys&gt;&lt;key app="EN" db-id="tprseedpvz59x8e9dt55xfznx09a5vf2t2da" timestamp="1693067647"&gt;397&lt;/key&gt;&lt;/foreign-keys&gt;&lt;ref-type name="Book"&gt;6&lt;/ref-type&gt;&lt;contributors&gt;&lt;authors&gt;&lt;author&gt;Everett M Rogers&lt;/author&gt;&lt;/authors&gt;&lt;/contributors&gt;&lt;titles&gt;&lt;title&gt;Diffusion of innovations&lt;/title&gt;&lt;/titles&gt;&lt;edition&gt;5th&lt;/edition&gt;&lt;dates&gt;&lt;year&gt;2003&lt;/year&gt;&lt;/dates&gt;&lt;publisher&gt;Free Press&lt;/publisher&gt;&lt;urls&gt;&lt;/urls&gt;&lt;/record&gt;&lt;/Cite&gt;&lt;Cite&gt;&lt;Author&gt;Cresswell&lt;/Author&gt;&lt;Year&gt;2020&lt;/Year&gt;&lt;RecNum&gt;370&lt;/RecNum&gt;&lt;Pages&gt;4&lt;/Pages&gt;&lt;record&gt;&lt;rec-number&gt;370&lt;/rec-number&gt;&lt;foreign-keys&gt;&lt;key app="EN" db-id="tprseedpvz59x8e9dt55xfznx09a5vf2t2da" timestamp="1692786907"&gt;370&lt;/key&gt;&lt;/foreign-keys&gt;&lt;ref-type name="Journal Article"&gt;17&lt;/ref-type&gt;&lt;contributors&gt;&lt;authors&gt;&lt;author&gt;Cresswell, Kathrin&lt;/author&gt;&lt;author&gt;Williams, Robin&lt;/author&gt;&lt;author&gt;Sheikh, Aziz&lt;/author&gt;&lt;/authors&gt;&lt;/contributors&gt;&lt;titles&gt;&lt;title&gt;Developing and applying a formative evaluation framework for health information technology implementations: Qualitative investigation&lt;/title&gt;&lt;secondary-title&gt;Journal of Medical Internet Research&lt;/secondary-title&gt;&lt;/titles&gt;&lt;periodical&gt;&lt;full-title&gt;Journal of Medical Internet Research&lt;/full-title&gt;&lt;/periodical&gt;&lt;pages&gt;e15068&lt;/pages&gt;&lt;volume&gt;22&lt;/volume&gt;&lt;number&gt;6&lt;/number&gt;&lt;dates&gt;&lt;year&gt;2020&lt;/year&gt;&lt;/dates&gt;&lt;publisher&gt;JMIR Publications Inc.&lt;/publisher&gt;&lt;isbn&gt;1438-8871&lt;/isbn&gt;&lt;urls&gt;&lt;related-urls&gt;&lt;url&gt;https://dx.doi.org/10.2196/15068&lt;/url&gt;&lt;/related-urls&gt;&lt;/urls&gt;&lt;electronic-resource-num&gt;10.2196/15068&lt;/electronic-resource-num&gt;&lt;/record&gt;&lt;/Cite&gt;&lt;/EndNote&gt;</w:instrText>
            </w:r>
            <w:r w:rsidR="00540281" w:rsidRPr="00540281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E44A51">
              <w:rPr>
                <w:rFonts w:ascii="Times New Roman" w:hAnsi="Times New Roman" w:cs="Times New Roman"/>
                <w:noProof/>
                <w:sz w:val="22"/>
                <w:szCs w:val="22"/>
              </w:rPr>
              <w:t>(Cresswell et al., 2020, p. 4; Rogers, 2003, p. 412)</w:t>
            </w:r>
            <w:r w:rsidR="00540281" w:rsidRPr="00540281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3604299F" w14:textId="0B83733B" w:rsidR="001F5986" w:rsidRPr="001F5986" w:rsidRDefault="001F5986">
            <w:pPr>
              <w:numPr>
                <w:ilvl w:val="0"/>
                <w:numId w:val="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F5986">
              <w:rPr>
                <w:rFonts w:ascii="Times New Roman" w:hAnsi="Times New Roman" w:cs="Times New Roman"/>
                <w:sz w:val="22"/>
                <w:szCs w:val="22"/>
              </w:rPr>
              <w:t>System openness</w:t>
            </w:r>
            <w:r w:rsidR="00540281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540281" w:rsidRPr="00540281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Rogers&lt;/Author&gt;&lt;Year&gt;2003&lt;/Year&gt;&lt;RecNum&gt;397&lt;/RecNum&gt;&lt;Pages&gt;412&lt;/Pages&gt;&lt;DisplayText&gt;(Rogers, 2003, p. 412)&lt;/DisplayText&gt;&lt;record&gt;&lt;rec-number&gt;397&lt;/rec-number&gt;&lt;foreign-keys&gt;&lt;key app="EN" db-id="tprseedpvz59x8e9dt55xfznx09a5vf2t2da" timestamp="1693067647"&gt;397&lt;/key&gt;&lt;/foreign-keys&gt;&lt;ref-type name="Book"&gt;6&lt;/ref-type&gt;&lt;contributors&gt;&lt;authors&gt;&lt;author&gt;Everett M Rogers&lt;/author&gt;&lt;/authors&gt;&lt;/contributors&gt;&lt;titles&gt;&lt;title&gt;Diffusion of innovations&lt;/title&gt;&lt;/titles&gt;&lt;edition&gt;5th&lt;/edition&gt;&lt;dates&gt;&lt;year&gt;2003&lt;/year&gt;&lt;/dates&gt;&lt;publisher&gt;Free Press&lt;/publisher&gt;&lt;urls&gt;&lt;/urls&gt;&lt;/record&gt;&lt;/Cite&gt;&lt;/EndNote&gt;</w:instrText>
            </w:r>
            <w:r w:rsidR="00540281" w:rsidRPr="00540281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540281">
              <w:rPr>
                <w:rFonts w:ascii="Times New Roman" w:hAnsi="Times New Roman" w:cs="Times New Roman"/>
                <w:noProof/>
                <w:sz w:val="22"/>
                <w:szCs w:val="22"/>
              </w:rPr>
              <w:t>(Rogers, 2003, p. 412)</w:t>
            </w:r>
            <w:r w:rsidR="00540281" w:rsidRPr="00540281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7BFE6BFE" w14:textId="0744AAC9" w:rsidR="001F5986" w:rsidRPr="001F5986" w:rsidRDefault="001F5986">
            <w:pPr>
              <w:numPr>
                <w:ilvl w:val="0"/>
                <w:numId w:val="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F5986">
              <w:rPr>
                <w:rFonts w:ascii="Times New Roman" w:hAnsi="Times New Roman" w:cs="Times New Roman"/>
                <w:sz w:val="22"/>
                <w:szCs w:val="22"/>
              </w:rPr>
              <w:t>Location: Rural, urban</w:t>
            </w:r>
            <w:r w:rsidR="00E441D6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E441D6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31630C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Kruse&lt;/Author&gt;&lt;Year&gt;2016&lt;/Year&gt;&lt;RecNum&gt;23&lt;/RecNum&gt;&lt;Pages&gt;10&lt;/Pages&gt;&lt;DisplayText&gt;(Kruse, Kothman, et al., 2016, p. 10)&lt;/DisplayText&gt;&lt;record&gt;&lt;rec-number&gt;23&lt;/rec-number&gt;&lt;foreign-keys&gt;&lt;key app="EN" db-id="tprseedpvz59x8e9dt55xfznx09a5vf2t2da" timestamp="1683565918"&gt;23&lt;/key&gt;&lt;/foreign-keys&gt;&lt;ref-type name="Journal Article"&gt;17&lt;/ref-type&gt;&lt;contributors&gt;&lt;authors&gt;&lt;author&gt;Kruse, Clemens Scott&lt;/author&gt;&lt;author&gt;Kothman, Krysta&lt;/author&gt;&lt;author&gt;Anerobi, Keshia&lt;/author&gt;&lt;author&gt;Abanaka, Lillian&lt;/author&gt;&lt;/authors&gt;&lt;/contributors&gt;&lt;titles&gt;&lt;title&gt;Adoption Factors of the Electronic Health Record: A Systematic Review&lt;/title&gt;&lt;secondary-title&gt;JMIR Medical Informatics&lt;/secondary-title&gt;&lt;/titles&gt;&lt;periodical&gt;&lt;full-title&gt;JMIR Medical Informatics&lt;/full-title&gt;&lt;/periodical&gt;&lt;pages&gt;e19&lt;/pages&gt;&lt;volume&gt;4&lt;/volume&gt;&lt;number&gt;2&lt;/number&gt;&lt;dates&gt;&lt;year&gt;2016&lt;/year&gt;&lt;/dates&gt;&lt;publisher&gt;JMIR Publications Inc.&lt;/publisher&gt;&lt;isbn&gt;2291-9694&lt;/isbn&gt;&lt;urls&gt;&lt;related-urls&gt;&lt;url&gt;https://dx.doi.org/10.2196/medinform.5525&lt;/url&gt;&lt;/related-urls&gt;&lt;/urls&gt;&lt;electronic-resource-num&gt;10.2196/medinform.5525&lt;/electronic-resource-num&gt;&lt;/record&gt;&lt;/Cite&gt;&lt;/EndNote&gt;</w:instrText>
            </w:r>
            <w:r w:rsidR="00E441D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31630C">
              <w:rPr>
                <w:rFonts w:ascii="Times New Roman" w:hAnsi="Times New Roman" w:cs="Times New Roman"/>
                <w:noProof/>
                <w:sz w:val="22"/>
                <w:szCs w:val="22"/>
              </w:rPr>
              <w:t>(Kruse, Kothman, et al., 2016, p. 10)</w:t>
            </w:r>
            <w:r w:rsidR="00E441D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6A81EEB9" w14:textId="10A641C5" w:rsidR="001F5986" w:rsidRDefault="001F5986">
            <w:pPr>
              <w:numPr>
                <w:ilvl w:val="0"/>
                <w:numId w:val="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F5986">
              <w:rPr>
                <w:rFonts w:ascii="Times New Roman" w:hAnsi="Times New Roman" w:cs="Times New Roman"/>
                <w:sz w:val="22"/>
                <w:szCs w:val="22"/>
              </w:rPr>
              <w:t>Profitability of the organization</w:t>
            </w:r>
          </w:p>
          <w:p w14:paraId="107D71D9" w14:textId="77777777" w:rsidR="001F5986" w:rsidRPr="001F5986" w:rsidRDefault="001F5986">
            <w:pPr>
              <w:numPr>
                <w:ilvl w:val="0"/>
                <w:numId w:val="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F5986">
              <w:rPr>
                <w:rFonts w:ascii="Times New Roman" w:hAnsi="Times New Roman" w:cs="Times New Roman"/>
                <w:sz w:val="22"/>
                <w:szCs w:val="22"/>
              </w:rPr>
              <w:t>Leadership’s formal power</w:t>
            </w:r>
          </w:p>
          <w:p w14:paraId="647854DD" w14:textId="65FFF4BE" w:rsidR="00774CC8" w:rsidRPr="00A05842" w:rsidRDefault="001F5986" w:rsidP="00A05842">
            <w:pPr>
              <w:numPr>
                <w:ilvl w:val="0"/>
                <w:numId w:val="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F5986">
              <w:rPr>
                <w:rFonts w:ascii="Times New Roman" w:hAnsi="Times New Roman" w:cs="Times New Roman"/>
                <w:sz w:val="22"/>
                <w:szCs w:val="22"/>
              </w:rPr>
              <w:t>Dependency on external parties</w:t>
            </w:r>
          </w:p>
        </w:tc>
      </w:tr>
      <w:tr w:rsidR="00227AEA" w14:paraId="71082AE8" w14:textId="77777777" w:rsidTr="003807A6">
        <w:tc>
          <w:tcPr>
            <w:tcW w:w="229" w:type="pct"/>
          </w:tcPr>
          <w:p w14:paraId="354E840D" w14:textId="1C6233B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6</w:t>
            </w:r>
          </w:p>
        </w:tc>
        <w:tc>
          <w:tcPr>
            <w:tcW w:w="795" w:type="pct"/>
          </w:tcPr>
          <w:p w14:paraId="202CC2A9" w14:textId="1DA4A17B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Business value</w:t>
            </w:r>
          </w:p>
        </w:tc>
        <w:tc>
          <w:tcPr>
            <w:tcW w:w="795" w:type="pct"/>
          </w:tcPr>
          <w:p w14:paraId="7034A25C" w14:textId="4D5190C0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Fin</w:t>
            </w:r>
          </w:p>
        </w:tc>
        <w:tc>
          <w:tcPr>
            <w:tcW w:w="795" w:type="pct"/>
          </w:tcPr>
          <w:p w14:paraId="04829527" w14:textId="56F5773E" w:rsidR="000C6B0F" w:rsidRPr="000C6B0F" w:rsidRDefault="000C6B0F" w:rsidP="000C6B0F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 xml:space="preserve">Dimensions to be considered for quantifying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decentralized identity’s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 xml:space="preserve"> impact on 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the business of the innovation-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deploying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 xml:space="preserve"> organization. </w:t>
            </w:r>
          </w:p>
          <w:p w14:paraId="2E45A2E0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02FB4EB8" w14:textId="1001D8F0" w:rsidR="000C6B0F" w:rsidRPr="000C6B0F" w:rsidRDefault="000C6B0F">
            <w:pPr>
              <w:numPr>
                <w:ilvl w:val="0"/>
                <w:numId w:val="3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D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 xml:space="preserve">irect, foreseeable, and quantifiable financial costs: Budget, 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subscription fees, technology implem</w:t>
            </w:r>
            <w:r w:rsidR="00E032D3">
              <w:rPr>
                <w:rFonts w:ascii="Times New Roman" w:hAnsi="Times New Roman" w:cs="Times New Roman"/>
                <w:sz w:val="22"/>
                <w:szCs w:val="22"/>
              </w:rPr>
              <w:t>entation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 xml:space="preserve"> costs, maintenance/</w:t>
            </w:r>
            <w:r w:rsidR="00785ADC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ongoing costs</w:t>
            </w:r>
            <w:r w:rsidR="00BB63D0" w:rsidRPr="00BB63D0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BB63D0" w:rsidRPr="00BB63D0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UZWNrZXJ0PC9BdXRob3I+PFllYXI+MjAyMDwvWWVhcj48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</w:fldData>
              </w:fldChar>
            </w:r>
            <w:r w:rsidR="00CA2B5E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CA2B5E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UZWNrZXJ0PC9BdXRob3I+PFllYXI+MjAyMDwvWWVhcj48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</w:fldData>
              </w:fldChar>
            </w:r>
            <w:r w:rsidR="00CA2B5E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CA2B5E">
              <w:rPr>
                <w:rFonts w:ascii="Times New Roman" w:hAnsi="Times New Roman" w:cs="Times New Roman"/>
                <w:sz w:val="22"/>
                <w:szCs w:val="22"/>
              </w:rPr>
            </w:r>
            <w:r w:rsidR="00CA2B5E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BB63D0" w:rsidRPr="00BB63D0">
              <w:rPr>
                <w:rFonts w:ascii="Times New Roman" w:hAnsi="Times New Roman" w:cs="Times New Roman"/>
                <w:sz w:val="22"/>
                <w:szCs w:val="22"/>
              </w:rPr>
            </w:r>
            <w:r w:rsidR="00BB63D0" w:rsidRPr="00BB63D0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CA2B5E">
              <w:rPr>
                <w:rFonts w:ascii="Times New Roman" w:hAnsi="Times New Roman" w:cs="Times New Roman"/>
                <w:noProof/>
                <w:sz w:val="22"/>
                <w:szCs w:val="22"/>
              </w:rPr>
              <w:t>(Erol et al., 2021, p. 750; Kruse, Kothman, et al., 2016, p. 9; Kruse, Kristof, et al., 2016, p. 5; Ozdemir et al., 2011, p. 492; Teckert, 2020, p. 635; Thompson &amp; Graetz, 2019, p. 5; Wibowo &amp; Hw, 2018, p. 3)</w:t>
            </w:r>
            <w:r w:rsidR="00BB63D0" w:rsidRPr="00BB63D0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7E0799EB" w14:textId="7B94AB2E" w:rsidR="000C6B0F" w:rsidRPr="000C6B0F" w:rsidRDefault="000C6B0F">
            <w:pPr>
              <w:numPr>
                <w:ilvl w:val="0"/>
                <w:numId w:val="3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 xml:space="preserve">Legal risk: Privacy concerns, security concerns, HIPAA compliance </w:t>
            </w:r>
            <w:r w:rsidR="004F1788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aaHU8L0F1dGhvcj48WWVhcj4yMDA2PC9ZZWFyPjxSZWNO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</w:fldData>
              </w:fldChar>
            </w:r>
            <w:r w:rsidR="00571758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571758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aaHU8L0F1dGhvcj48WWVhcj4yMDA2PC9ZZWFyPjxSZWNO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</w:fldData>
              </w:fldChar>
            </w:r>
            <w:r w:rsidR="00571758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571758">
              <w:rPr>
                <w:rFonts w:ascii="Times New Roman" w:hAnsi="Times New Roman" w:cs="Times New Roman"/>
                <w:sz w:val="22"/>
                <w:szCs w:val="22"/>
              </w:rPr>
            </w:r>
            <w:r w:rsidR="0057175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4F1788">
              <w:rPr>
                <w:rFonts w:ascii="Times New Roman" w:hAnsi="Times New Roman" w:cs="Times New Roman"/>
                <w:sz w:val="22"/>
                <w:szCs w:val="22"/>
              </w:rPr>
            </w:r>
            <w:r w:rsidR="004F178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571758">
              <w:rPr>
                <w:rFonts w:ascii="Times New Roman" w:hAnsi="Times New Roman" w:cs="Times New Roman"/>
                <w:noProof/>
                <w:sz w:val="22"/>
                <w:szCs w:val="22"/>
              </w:rPr>
              <w:t>(Greenhalgh et al., 2017, p. 14; Zhu et al., 2006, p. 524)</w:t>
            </w:r>
            <w:r w:rsidR="004F178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04A8CB9B" w14:textId="0BE10401" w:rsidR="000C6B0F" w:rsidRPr="000C6B0F" w:rsidRDefault="000C6B0F">
            <w:pPr>
              <w:numPr>
                <w:ilvl w:val="0"/>
                <w:numId w:val="3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 xml:space="preserve">Managerial complexity: Level of complexity and 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attendant risk, organizational adjustment necessary, level of leadership attention requirement, limited intellectual performance of involved managers</w:t>
            </w:r>
            <w:r w:rsidR="00E032D3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4F1788" w:rsidRPr="004F1788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E032D3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Zhu&lt;/Author&gt;&lt;Year&gt;2006&lt;/Year&gt;&lt;RecNum&gt;206&lt;/RecNum&gt;&lt;Pages&gt;524&lt;/Pages&gt;&lt;DisplayText&gt;(Flessa &amp;amp; Huebner, 2021, p. 8; Zhu et al., 2006, p. 524)&lt;/DisplayText&gt;&lt;record&gt;&lt;rec-number&gt;206&lt;/rec-number&gt;&lt;foreign-keys&gt;&lt;key app="EN" db-id="tprseedpvz59x8e9dt55xfznx09a5vf2t2da" timestamp="1687402088"&gt;206&lt;/key&gt;&lt;/foreign-keys&gt;&lt;ref-type name="Journal Article"&gt;17&lt;/ref-type&gt;&lt;contributors&gt;&lt;authors&gt;&lt;author&gt;Kevin Zhu&lt;/author&gt;&lt;author&gt;Kenneth L. Kraemer&lt;/author&gt;&lt;author&gt;Vijay Gurbaxani&lt;/author&gt;&lt;author&gt;Sean Xin Xu&lt;/author&gt;&lt;/authors&gt;&lt;/contributors&gt;&lt;titles&gt;&lt;title&gt;Migration to open-standard interorganizational systems: Network effects, switching costs, and path dependency&lt;/title&gt;&lt;secondary-title&gt;MIS Quarterly&lt;/secondary-title&gt;&lt;/titles&gt;&lt;periodical&gt;&lt;full-title&gt;MIS Quarterly&lt;/full-title&gt;&lt;/periodical&gt;&lt;pages&gt;515-539&lt;/pages&gt;&lt;volume&gt;30&lt;/volume&gt;&lt;number&gt;Special Issue&lt;/number&gt;&lt;dates&gt;&lt;year&gt;2006&lt;/year&gt;&lt;/dates&gt;&lt;urls&gt;&lt;/urls&gt;&lt;/record&gt;&lt;/Cite&gt;&lt;Cite&gt;&lt;Author&gt;Flessa&lt;/Author&gt;&lt;Year&gt;2021&lt;/Year&gt;&lt;RecNum&gt;237&lt;/RecNum&gt;&lt;Pages&gt;8&lt;/Pages&gt;&lt;record&gt;&lt;rec-number&gt;237&lt;/rec-number&gt;&lt;foreign-keys&gt;&lt;key app="EN" db-id="tprseedpvz59x8e9dt55xfznx09a5vf2t2da" timestamp="1688215748"&gt;237&lt;/key&gt;&lt;/foreign-keys&gt;&lt;ref-type name="Journal Article"&gt;17&lt;/ref-type&gt;&lt;contributors&gt;&lt;authors&gt;&lt;author&gt;Flessa, Steffen&lt;/author&gt;&lt;author&gt;Huebner, Claudia&lt;/author&gt;&lt;/authors&gt;&lt;/contributors&gt;&lt;titles&gt;&lt;title&gt;Innovations in Health Care—A Conceptual Framework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10026&lt;/pages&gt;&lt;volume&gt;18&lt;/volume&gt;&lt;number&gt;19&lt;/number&gt;&lt;dates&gt;&lt;year&gt;2021&lt;/year&gt;&lt;/dates&gt;&lt;publisher&gt;MDPI AG&lt;/publisher&gt;&lt;isbn&gt;1660-4601&lt;/isbn&gt;&lt;urls&gt;&lt;related-urls&gt;&lt;url&gt;https://dx.doi.org/10.3390/ijerph181910026&lt;/url&gt;&lt;/related-urls&gt;&lt;/urls&gt;&lt;electronic-resource-num&gt;10.3390/ijerph181910026&lt;/electronic-resource-num&gt;&lt;/record&gt;&lt;/Cite&gt;&lt;/EndNote&gt;</w:instrText>
            </w:r>
            <w:r w:rsidR="004F1788" w:rsidRPr="004F178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E032D3">
              <w:rPr>
                <w:rFonts w:ascii="Times New Roman" w:hAnsi="Times New Roman" w:cs="Times New Roman"/>
                <w:noProof/>
                <w:sz w:val="22"/>
                <w:szCs w:val="22"/>
              </w:rPr>
              <w:t>(Flessa &amp; Huebner, 2021, p. 8; Zhu et al., 2006, p. 524)</w:t>
            </w:r>
            <w:r w:rsidR="004F1788" w:rsidRPr="004F178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5A97ADD5" w14:textId="2F033F69" w:rsidR="000C6B0F" w:rsidRPr="000C6B0F" w:rsidRDefault="000C6B0F">
            <w:pPr>
              <w:numPr>
                <w:ilvl w:val="0"/>
                <w:numId w:val="3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Reduced productivity during transformation: Loss in time due to use of systems in parallel, loss in medical examinations</w:t>
            </w:r>
            <w:r w:rsidR="00BB63D0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BB63D0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BB63D0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Teckert&lt;/Author&gt;&lt;Year&gt;2020&lt;/Year&gt;&lt;RecNum&gt;274&lt;/RecNum&gt;&lt;Pages&gt;635&lt;/Pages&gt;&lt;DisplayText&gt;(Teckert, 2020, p. 635)&lt;/DisplayText&gt;&lt;record&gt;&lt;rec-number&gt;274&lt;/rec-number&gt;&lt;foreign-keys&gt;&lt;key app="EN" db-id="tprseedpvz59x8e9dt55xfznx09a5vf2t2da" timestamp="1689794708"&gt;274&lt;/key&gt;&lt;/foreign-keys&gt;&lt;ref-type name="Journal Article"&gt;17&lt;/ref-type&gt;&lt;contributors&gt;&lt;authors&gt;&lt;author&gt;Özlem Teckert&lt;/author&gt;&lt;/authors&gt;&lt;/contributors&gt;&lt;titles&gt;&lt;title&gt;More Information Continuity Through Health Networks? Barriers to Implementation and Use of Health IT&lt;/title&gt;&lt;secondary-title&gt;Digital Personalized Health and Medicine&lt;/secondary-title&gt;&lt;/titles&gt;&lt;periodical&gt;&lt;full-title&gt;Digital Personalized Health and Medicine&lt;/full-title&gt;&lt;/periodical&gt;&lt;dates&gt;&lt;year&gt;2020&lt;/year&gt;&lt;/dates&gt;&lt;urls&gt;&lt;related-urls&gt;&lt;url&gt;https://dx.doi.org/10.3233/shti200237&lt;/url&gt;&lt;/related-urls&gt;&lt;/urls&gt;&lt;electronic-resource-num&gt;10.3233/shti200237&lt;/electronic-resource-num&gt;&lt;/record&gt;&lt;/Cite&gt;&lt;/EndNote&gt;</w:instrText>
            </w:r>
            <w:r w:rsidR="00BB63D0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BB63D0">
              <w:rPr>
                <w:rFonts w:ascii="Times New Roman" w:hAnsi="Times New Roman" w:cs="Times New Roman"/>
                <w:noProof/>
                <w:sz w:val="22"/>
                <w:szCs w:val="22"/>
              </w:rPr>
              <w:t>(Teckert, 2020, p. 635)</w:t>
            </w:r>
            <w:r w:rsidR="00BB63D0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2360AD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  <w:p w14:paraId="07F4AAE2" w14:textId="579DE220" w:rsidR="000C6B0F" w:rsidRPr="000C6B0F" w:rsidRDefault="000C6B0F">
            <w:pPr>
              <w:numPr>
                <w:ilvl w:val="0"/>
                <w:numId w:val="3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Political costs: Innovation resistance, strike</w:t>
            </w:r>
            <w:r w:rsidR="00E032D3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E032D3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E032D3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Flessa&lt;/Author&gt;&lt;Year&gt;2021&lt;/Year&gt;&lt;RecNum&gt;237&lt;/RecNum&gt;&lt;Pages&gt;8&lt;/Pages&gt;&lt;DisplayText&gt;(Flessa &amp;amp; Huebner, 2021, p. 8)&lt;/DisplayText&gt;&lt;record&gt;&lt;rec-number&gt;237&lt;/rec-number&gt;&lt;foreign-keys&gt;&lt;key app="EN" db-id="tprseedpvz59x8e9dt55xfznx09a5vf2t2da" timestamp="1688215748"&gt;237&lt;/key&gt;&lt;/foreign-keys&gt;&lt;ref-type name="Journal Article"&gt;17&lt;/ref-type&gt;&lt;contributors&gt;&lt;authors&gt;&lt;author&gt;Flessa, Steffen&lt;/author&gt;&lt;author&gt;Huebner, Claudia&lt;/author&gt;&lt;/authors&gt;&lt;/contributors&gt;&lt;titles&gt;&lt;title&gt;Innovations in Health Care—A Conceptual Framework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10026&lt;/pages&gt;&lt;volume&gt;18&lt;/volume&gt;&lt;number&gt;19&lt;/number&gt;&lt;dates&gt;&lt;year&gt;2021&lt;/year&gt;&lt;/dates&gt;&lt;publisher&gt;MDPI AG&lt;/publisher&gt;&lt;isbn&gt;1660-4601&lt;/isbn&gt;&lt;urls&gt;&lt;related-urls&gt;&lt;url&gt;https://dx.doi.org/10.3390/ijerph181910026&lt;/url&gt;&lt;/related-urls&gt;&lt;/urls&gt;&lt;electronic-resource-num&gt;10.3390/ijerph181910026&lt;/electronic-resource-num&gt;&lt;/record&gt;&lt;/Cite&gt;&lt;/EndNote&gt;</w:instrText>
            </w:r>
            <w:r w:rsidR="00E032D3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E032D3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(Flessa &amp; </w:t>
            </w:r>
            <w:r w:rsidR="00E032D3">
              <w:rPr>
                <w:rFonts w:ascii="Times New Roman" w:hAnsi="Times New Roman" w:cs="Times New Roman"/>
                <w:noProof/>
                <w:sz w:val="22"/>
                <w:szCs w:val="22"/>
              </w:rPr>
              <w:lastRenderedPageBreak/>
              <w:t>Huebner, 2021, p. 8)</w:t>
            </w:r>
            <w:r w:rsidR="00E032D3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  <w:p w14:paraId="4086442A" w14:textId="7EB10F72" w:rsidR="008F2104" w:rsidRPr="000C6B0F" w:rsidRDefault="000C6B0F">
            <w:pPr>
              <w:numPr>
                <w:ilvl w:val="0"/>
                <w:numId w:val="3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Financial requirements: Business case, ROI uncertainty</w:t>
            </w:r>
            <w:r w:rsidR="00785ADC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785ADC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LcnVzZTwvQXV0aG9yPjxZZWFyPjIwMTY8L1llYXI+PFJl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</w:fldData>
              </w:fldChar>
            </w:r>
            <w:r w:rsidR="00CC3C05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CC3C05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LcnVzZTwvQXV0aG9yPjxZZWFyPjIwMTY8L1llYXI+PFJl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</w:fldData>
              </w:fldChar>
            </w:r>
            <w:r w:rsidR="00CC3C05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CC3C05">
              <w:rPr>
                <w:rFonts w:ascii="Times New Roman" w:hAnsi="Times New Roman" w:cs="Times New Roman"/>
                <w:sz w:val="22"/>
                <w:szCs w:val="22"/>
              </w:rPr>
            </w:r>
            <w:r w:rsidR="00CC3C05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785ADC">
              <w:rPr>
                <w:rFonts w:ascii="Times New Roman" w:hAnsi="Times New Roman" w:cs="Times New Roman"/>
                <w:sz w:val="22"/>
                <w:szCs w:val="22"/>
              </w:rPr>
            </w:r>
            <w:r w:rsidR="00785ADC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CC3C05">
              <w:rPr>
                <w:rFonts w:ascii="Times New Roman" w:hAnsi="Times New Roman" w:cs="Times New Roman"/>
                <w:noProof/>
                <w:sz w:val="22"/>
                <w:szCs w:val="22"/>
              </w:rPr>
              <w:t>(Erol et al., 2021, p. 750; Greenhalgh et al., 2017, p. 11; Kruse, Kristof, et al., 2016, p. 5; Maylor et al., 2013, p. 48)</w:t>
            </w:r>
            <w:r w:rsidR="00785ADC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  <w:tc>
          <w:tcPr>
            <w:tcW w:w="795" w:type="pct"/>
          </w:tcPr>
          <w:p w14:paraId="6AC0FC3B" w14:textId="19C64AEA" w:rsidR="000C6B0F" w:rsidRPr="000C6B0F" w:rsidRDefault="000C6B0F" w:rsidP="000C6B0F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Time period relevant for </w:t>
            </w:r>
            <w:r w:rsidR="00DD6FD9">
              <w:rPr>
                <w:rFonts w:ascii="Times New Roman" w:hAnsi="Times New Roman" w:cs="Times New Roman"/>
                <w:sz w:val="22"/>
                <w:szCs w:val="22"/>
              </w:rPr>
              <w:t>business value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:</w:t>
            </w:r>
          </w:p>
          <w:p w14:paraId="08995E3F" w14:textId="4468F134" w:rsidR="000C6B0F" w:rsidRPr="000C6B0F" w:rsidRDefault="000C6B0F">
            <w:pPr>
              <w:numPr>
                <w:ilvl w:val="0"/>
                <w:numId w:val="3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Pas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: R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 xml:space="preserve">ationale that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was present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in the past but not anymore</w:t>
            </w:r>
          </w:p>
          <w:p w14:paraId="7EC13F32" w14:textId="3316FB42" w:rsidR="000C6B0F" w:rsidRPr="000C6B0F" w:rsidRDefault="000C6B0F">
            <w:pPr>
              <w:numPr>
                <w:ilvl w:val="0"/>
                <w:numId w:val="3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Presen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: R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ationale that persists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,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 xml:space="preserve"> generic statement</w:t>
            </w:r>
          </w:p>
          <w:p w14:paraId="56A256BA" w14:textId="69ABA724" w:rsidR="000C6B0F" w:rsidRPr="000C6B0F" w:rsidRDefault="000C6B0F">
            <w:pPr>
              <w:numPr>
                <w:ilvl w:val="0"/>
                <w:numId w:val="3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Future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: E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xpected rationale</w:t>
            </w:r>
          </w:p>
          <w:p w14:paraId="79F1E276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53EF507A" w14:textId="459E6712" w:rsidR="000C6B0F" w:rsidRPr="000C6B0F" w:rsidRDefault="000C6B0F">
            <w:pPr>
              <w:numPr>
                <w:ilvl w:val="0"/>
                <w:numId w:val="3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Type of deployment costs: Direct costs (direct, foreseeable, and 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quantifiable financial costs) indirect costs (legal risk, managerial complexity, reduced productivity during transformatio</w:t>
            </w:r>
            <w:r w:rsidR="002360AD">
              <w:rPr>
                <w:rFonts w:ascii="Times New Roman" w:hAnsi="Times New Roman" w:cs="Times New Roman"/>
                <w:sz w:val="22"/>
                <w:szCs w:val="22"/>
              </w:rPr>
              <w:t>n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,</w:t>
            </w:r>
            <w:r w:rsidRPr="000C6B0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 xml:space="preserve"> 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political costs)</w:t>
            </w:r>
            <w:r w:rsidR="004F178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4F1788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aaHU8L0F1dGhvcj48WWVhcj4yMDA2PC9ZZWFyPjxSZWNO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</w:fldData>
              </w:fldChar>
            </w:r>
            <w:r w:rsidR="00571758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571758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aaHU8L0F1dGhvcj48WWVhcj4yMDA2PC9ZZWFyPjxSZWNO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</w:fldData>
              </w:fldChar>
            </w:r>
            <w:r w:rsidR="00571758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571758">
              <w:rPr>
                <w:rFonts w:ascii="Times New Roman" w:hAnsi="Times New Roman" w:cs="Times New Roman"/>
                <w:sz w:val="22"/>
                <w:szCs w:val="22"/>
              </w:rPr>
            </w:r>
            <w:r w:rsidR="0057175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4F1788">
              <w:rPr>
                <w:rFonts w:ascii="Times New Roman" w:hAnsi="Times New Roman" w:cs="Times New Roman"/>
                <w:sz w:val="22"/>
                <w:szCs w:val="22"/>
              </w:rPr>
            </w:r>
            <w:r w:rsidR="004F178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571758">
              <w:rPr>
                <w:rFonts w:ascii="Times New Roman" w:hAnsi="Times New Roman" w:cs="Times New Roman"/>
                <w:noProof/>
                <w:sz w:val="22"/>
                <w:szCs w:val="22"/>
              </w:rPr>
              <w:t>(Cresswell et al., 2020, p. 4; Flessa &amp; Huebner, 2021, p. 8; Teckert, 2020, p. 635; Zhu et al., 2006, p. 529)</w:t>
            </w:r>
            <w:r w:rsidR="004F178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4F89B596" w14:textId="2CB06B1C" w:rsidR="008F2104" w:rsidRPr="000C6B0F" w:rsidRDefault="000C6B0F">
            <w:pPr>
              <w:numPr>
                <w:ilvl w:val="0"/>
                <w:numId w:val="3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Requirements: Financial requirements, non-financial requirements</w:t>
            </w:r>
            <w:r w:rsidR="006F151F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6F151F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6F151F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Greenhalgh&lt;/Author&gt;&lt;Year&gt;2017&lt;/Year&gt;&lt;RecNum&gt;435&lt;/RecNum&gt;&lt;Pages&gt;11&lt;/Pages&gt;&lt;DisplayText&gt;(Greenhalgh et al., 2017, p. 11)&lt;/DisplayText&gt;&lt;record&gt;&lt;rec-number&gt;435&lt;/rec-number&gt;&lt;foreign-keys&gt;&lt;key app="EN" db-id="tprseedpvz59x8e9dt55xfznx09a5vf2t2da" timestamp="1693267961"&gt;435&lt;/key&gt;&lt;/foreign-keys&gt;&lt;ref-type name="Journal Article"&gt;17&lt;/ref-type&gt;&lt;contributors&gt;&lt;authors&gt;&lt;author&gt;Greenhalgh, Trisha&lt;/author&gt;&lt;author&gt;Wherton, Joseph&lt;/author&gt;&lt;author&gt;Papoutsi, Chrysanthi&lt;/author&gt;&lt;author&gt;Lynch, Jennifer&lt;/author&gt;&lt;author&gt;Hughes, Gemma&lt;/author&gt;&lt;author&gt;A&amp;apos;Court, Christine&lt;/author&gt;&lt;author&gt;Hinder, Susan&lt;/author&gt;&lt;author&gt;Fahy, Nick&lt;/author&gt;&lt;author&gt;Procter, Rob&lt;/author&gt;&lt;author&gt;Shaw, Sara&lt;/author&gt;&lt;/authors&gt;&lt;/contributors&gt;&lt;titles&gt;&lt;title&gt;Beyond Adoption: A New Framework for Theorizing and Evaluating Nonadoption, Abandonment, and Challenges to the Scale-Up, Spread, and Sustainability of Health and Care Technologies&lt;/title&gt;&lt;secondary-title&gt;Journal of Medical Internet Research&lt;/secondary-title&gt;&lt;/titles&gt;&lt;periodical&gt;&lt;full-title&gt;Journal of Medical Internet Research&lt;/full-title&gt;&lt;/periodical&gt;&lt;pages&gt;e367&lt;/pages&gt;&lt;volume&gt;19&lt;/volume&gt;&lt;number&gt;11&lt;/number&gt;&lt;dates&gt;&lt;year&gt;2017&lt;/year&gt;&lt;/dates&gt;&lt;publisher&gt;JMIR Publications Inc.&lt;/publisher&gt;&lt;isbn&gt;1438-8871&lt;/isbn&gt;&lt;urls&gt;&lt;related-urls&gt;&lt;url&gt;https://dx.doi.org/10.2196/jmir.8775&lt;/url&gt;&lt;/related-urls&gt;&lt;/urls&gt;&lt;electronic-resource-num&gt;10.2196/jmir.8775&lt;/electronic-resource-num&gt;&lt;/record&gt;&lt;/Cite&gt;&lt;/EndNote&gt;</w:instrText>
            </w:r>
            <w:r w:rsidR="006F151F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6F151F">
              <w:rPr>
                <w:rFonts w:ascii="Times New Roman" w:hAnsi="Times New Roman" w:cs="Times New Roman"/>
                <w:noProof/>
                <w:sz w:val="22"/>
                <w:szCs w:val="22"/>
              </w:rPr>
              <w:t>(Greenhalgh et al., 2017, p. 11)</w:t>
            </w:r>
            <w:r w:rsidR="006F151F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227AEA" w14:paraId="76764E12" w14:textId="77777777" w:rsidTr="003807A6">
        <w:tc>
          <w:tcPr>
            <w:tcW w:w="229" w:type="pct"/>
          </w:tcPr>
          <w:p w14:paraId="6A5BCCD5" w14:textId="7E66AE85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7</w:t>
            </w:r>
          </w:p>
        </w:tc>
        <w:tc>
          <w:tcPr>
            <w:tcW w:w="795" w:type="pct"/>
          </w:tcPr>
          <w:p w14:paraId="5ECE03D5" w14:textId="3317BFB8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Technology performance</w:t>
            </w:r>
          </w:p>
        </w:tc>
        <w:tc>
          <w:tcPr>
            <w:tcW w:w="795" w:type="pct"/>
          </w:tcPr>
          <w:p w14:paraId="2075F745" w14:textId="32F3D3E8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TechPerf</w:t>
            </w:r>
          </w:p>
        </w:tc>
        <w:tc>
          <w:tcPr>
            <w:tcW w:w="795" w:type="pct"/>
          </w:tcPr>
          <w:p w14:paraId="689BD354" w14:textId="1E5B8CBC" w:rsidR="008F2104" w:rsidRDefault="00D15F8D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D15F8D">
              <w:rPr>
                <w:rFonts w:ascii="Times New Roman" w:hAnsi="Times New Roman" w:cs="Times New Roman"/>
                <w:sz w:val="22"/>
                <w:szCs w:val="22"/>
              </w:rPr>
              <w:t xml:space="preserve">The degree </w:t>
            </w:r>
            <w:r w:rsidR="005D4DCA" w:rsidRPr="005D4DCA">
              <w:rPr>
                <w:rFonts w:ascii="Times New Roman" w:hAnsi="Times New Roman" w:cs="Times New Roman"/>
                <w:sz w:val="22"/>
                <w:szCs w:val="22"/>
              </w:rPr>
              <w:t>to which individuals or organizations operating within the US healthcare system perceive technology as aiding in the improvement of job performance, as well as an objective evaluation of technology performance.</w:t>
            </w:r>
          </w:p>
        </w:tc>
        <w:tc>
          <w:tcPr>
            <w:tcW w:w="795" w:type="pct"/>
          </w:tcPr>
          <w:p w14:paraId="43569BA4" w14:textId="77777777" w:rsidR="00062212" w:rsidRPr="00062212" w:rsidRDefault="00062212">
            <w:pPr>
              <w:numPr>
                <w:ilvl w:val="0"/>
                <w:numId w:val="18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62212">
              <w:rPr>
                <w:rFonts w:ascii="Times New Roman" w:hAnsi="Times New Roman" w:cs="Times New Roman"/>
                <w:sz w:val="22"/>
                <w:szCs w:val="22"/>
              </w:rPr>
              <w:t>Task-technology fit: Replicating the physical in digital world</w:t>
            </w:r>
          </w:p>
          <w:p w14:paraId="65C5544B" w14:textId="4F5BE7A6" w:rsidR="00062212" w:rsidRPr="00062212" w:rsidRDefault="00062212">
            <w:pPr>
              <w:numPr>
                <w:ilvl w:val="0"/>
                <w:numId w:val="18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62212">
              <w:rPr>
                <w:rFonts w:ascii="Times New Roman" w:hAnsi="Times New Roman" w:cs="Times New Roman"/>
                <w:sz w:val="22"/>
                <w:szCs w:val="22"/>
              </w:rPr>
              <w:t>Quality of shared data: Accuracy of shared data, usefulness/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062212">
              <w:rPr>
                <w:rFonts w:ascii="Times New Roman" w:hAnsi="Times New Roman" w:cs="Times New Roman"/>
                <w:sz w:val="22"/>
                <w:szCs w:val="22"/>
              </w:rPr>
              <w:t xml:space="preserve">meaningfulness of shared data,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data </w:t>
            </w:r>
            <w:r w:rsidRPr="00062212">
              <w:rPr>
                <w:rFonts w:ascii="Times New Roman" w:hAnsi="Times New Roman" w:cs="Times New Roman"/>
                <w:sz w:val="22"/>
                <w:szCs w:val="22"/>
              </w:rPr>
              <w:t>availability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, data completeness</w:t>
            </w:r>
            <w:r w:rsidR="00935656">
              <w:rPr>
                <w:rFonts w:ascii="Times New Roman" w:hAnsi="Times New Roman" w:cs="Times New Roman"/>
                <w:sz w:val="22"/>
                <w:szCs w:val="22"/>
              </w:rPr>
              <w:t>, data immutability</w:t>
            </w:r>
            <w:r w:rsidR="00CC3C05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UaG9tcHNvbjwvQXV0aG9yPjxZZWFyPjIwMTk8L1llYXI+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</w:fldData>
              </w:fldChar>
            </w:r>
            <w:r w:rsidR="00CC3C05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CC3C05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UaG9tcHNvbjwvQXV0aG9yPjxZZWFyPjIwMTk8L1llYXI+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</w:fldData>
              </w:fldChar>
            </w:r>
            <w:r w:rsidR="00CC3C05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CC3C05">
              <w:rPr>
                <w:rFonts w:ascii="Times New Roman" w:hAnsi="Times New Roman" w:cs="Times New Roman"/>
                <w:sz w:val="22"/>
                <w:szCs w:val="22"/>
              </w:rPr>
            </w:r>
            <w:r w:rsidR="00CC3C05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>
              <w:rPr>
                <w:rFonts w:ascii="Times New Roman" w:hAnsi="Times New Roman" w:cs="Times New Roman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CC3C05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(Kruse, Kothman, et al., 2016, p. 9; Kruse, Kristof, et </w:t>
            </w:r>
            <w:r w:rsidR="00CC3C05">
              <w:rPr>
                <w:rFonts w:ascii="Times New Roman" w:hAnsi="Times New Roman" w:cs="Times New Roman"/>
                <w:noProof/>
                <w:sz w:val="22"/>
                <w:szCs w:val="22"/>
              </w:rPr>
              <w:lastRenderedPageBreak/>
              <w:t>al., 2016, p. 5; Thompson &amp; Graetz, 2019, p. 1; Yusof et al., 2008, p. 390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5E3FB742" w14:textId="2258E6F5" w:rsidR="00062212" w:rsidRPr="00062212" w:rsidRDefault="00062212">
            <w:pPr>
              <w:numPr>
                <w:ilvl w:val="0"/>
                <w:numId w:val="18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62212">
              <w:rPr>
                <w:rFonts w:ascii="Times New Roman" w:hAnsi="Times New Roman" w:cs="Times New Roman"/>
                <w:sz w:val="22"/>
                <w:szCs w:val="22"/>
              </w:rPr>
              <w:t>Trust: Data integrity, data reliability</w:t>
            </w:r>
            <w:r w:rsidR="00CC3C05">
              <w:rPr>
                <w:rFonts w:ascii="Times New Roman" w:hAnsi="Times New Roman" w:cs="Times New Roman"/>
                <w:sz w:val="22"/>
                <w:szCs w:val="22"/>
              </w:rPr>
              <w:t>, data immutability, traceability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SYXRoZXJ0PC9BdXRob3I+PFllYXI+MjAxNzwvWWVhcj48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==
</w:fldData>
              </w:fldChar>
            </w:r>
            <w:r w:rsidR="009B5DF2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9B5DF2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SYXRoZXJ0PC9BdXRob3I+PFllYXI+MjAxNzwvWWVhcj48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==
</w:fldData>
              </w:fldChar>
            </w:r>
            <w:r w:rsidR="009B5DF2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9B5DF2">
              <w:rPr>
                <w:rFonts w:ascii="Times New Roman" w:hAnsi="Times New Roman" w:cs="Times New Roman"/>
                <w:sz w:val="22"/>
                <w:szCs w:val="22"/>
              </w:rPr>
            </w:r>
            <w:r w:rsidR="009B5DF2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>
              <w:rPr>
                <w:rFonts w:ascii="Times New Roman" w:hAnsi="Times New Roman" w:cs="Times New Roman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9B5DF2">
              <w:rPr>
                <w:rFonts w:ascii="Times New Roman" w:hAnsi="Times New Roman" w:cs="Times New Roman"/>
                <w:noProof/>
                <w:sz w:val="22"/>
                <w:szCs w:val="22"/>
              </w:rPr>
              <w:t>(Erol et al., 2021, p. 750; Klein et al., 2018, p. 3; Labazova, 2019, p. 6; Rathert et al., 2017, pp. 18-19; Spencer-Hicken et al., 2023, p. 7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4D663C09" w14:textId="77777777" w:rsidR="00062212" w:rsidRPr="00062212" w:rsidRDefault="00062212">
            <w:pPr>
              <w:numPr>
                <w:ilvl w:val="0"/>
                <w:numId w:val="18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62212">
              <w:rPr>
                <w:rFonts w:ascii="Times New Roman" w:hAnsi="Times New Roman" w:cs="Times New Roman"/>
                <w:sz w:val="22"/>
                <w:szCs w:val="22"/>
              </w:rPr>
              <w:t>Magnitude in performance: Comparison to other technologies</w:t>
            </w:r>
          </w:p>
          <w:p w14:paraId="3D071F5F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6E6A2BD8" w14:textId="77777777" w:rsidR="00942EE8" w:rsidRPr="00942EE8" w:rsidRDefault="00942EE8" w:rsidP="00942EE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42EE8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Time periods relevant for technology performance: </w:t>
            </w:r>
          </w:p>
          <w:p w14:paraId="7A20E996" w14:textId="3AAE6190" w:rsidR="00942EE8" w:rsidRPr="00942EE8" w:rsidRDefault="00942EE8">
            <w:pPr>
              <w:numPr>
                <w:ilvl w:val="0"/>
                <w:numId w:val="17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42EE8">
              <w:rPr>
                <w:rFonts w:ascii="Times New Roman" w:hAnsi="Times New Roman" w:cs="Times New Roman"/>
                <w:sz w:val="22"/>
                <w:szCs w:val="22"/>
              </w:rPr>
              <w:t>Pas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E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xperience</w:t>
            </w:r>
          </w:p>
          <w:p w14:paraId="5BAE23E4" w14:textId="14C3A937" w:rsidR="00942EE8" w:rsidRPr="00942EE8" w:rsidRDefault="00942EE8">
            <w:pPr>
              <w:numPr>
                <w:ilvl w:val="0"/>
                <w:numId w:val="17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42EE8">
              <w:rPr>
                <w:rFonts w:ascii="Times New Roman" w:hAnsi="Times New Roman" w:cs="Times New Roman"/>
                <w:sz w:val="22"/>
                <w:szCs w:val="22"/>
              </w:rPr>
              <w:t>Presen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G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eneric statement</w:t>
            </w:r>
          </w:p>
          <w:p w14:paraId="42A3BA2B" w14:textId="196D7285" w:rsidR="00942EE8" w:rsidRPr="00942EE8" w:rsidRDefault="00942EE8">
            <w:pPr>
              <w:numPr>
                <w:ilvl w:val="0"/>
                <w:numId w:val="17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42EE8">
              <w:rPr>
                <w:rFonts w:ascii="Times New Roman" w:hAnsi="Times New Roman" w:cs="Times New Roman"/>
                <w:sz w:val="22"/>
                <w:szCs w:val="22"/>
              </w:rPr>
              <w:t>Future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E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xpected performance</w:t>
            </w:r>
          </w:p>
          <w:p w14:paraId="554B61E4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2EC9434E" w14:textId="520052DE" w:rsidR="00F13D36" w:rsidRPr="00F13D36" w:rsidRDefault="00F13D36">
            <w:pPr>
              <w:numPr>
                <w:ilvl w:val="0"/>
                <w:numId w:val="1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F13D36">
              <w:rPr>
                <w:rFonts w:ascii="Times New Roman" w:hAnsi="Times New Roman" w:cs="Times New Roman"/>
                <w:sz w:val="22"/>
                <w:szCs w:val="22"/>
              </w:rPr>
              <w:t>Task-technology fi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061104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Goodhue&lt;/Author&gt;&lt;Year&gt;1995&lt;/Year&gt;&lt;RecNum&gt;169&lt;/RecNum&gt;&lt;Pages&gt;218&lt;/Pages&gt;&lt;DisplayText&gt;(Cresswell et al., 2020, p. 4; Goodhue &amp;amp; Thompson, 1995, p. 218)&lt;/DisplayText&gt;&lt;record&gt;&lt;rec-number&gt;169&lt;/rec-number&gt;&lt;foreign-keys&gt;&lt;key app="EN" db-id="tprseedpvz59x8e9dt55xfznx09a5vf2t2da" timestamp="1686778251"&gt;169&lt;/key&gt;&lt;/foreign-keys&gt;&lt;ref-type name="Journal Article"&gt;17&lt;/ref-type&gt;&lt;contributors&gt;&lt;authors&gt;&lt;author&gt;Dale L. Goodhue&lt;/author&gt;&lt;author&gt;Ronald L. Thompson&lt;/author&gt;&lt;/authors&gt;&lt;/contributors&gt;&lt;titles&gt;&lt;title&gt;Task-technology fit and individual performance&lt;/title&gt;&lt;secondary-title&gt;MIS Quarterly&lt;/secondary-title&gt;&lt;/titles&gt;&lt;periodical&gt;&lt;full-title&gt;MIS Quarterly&lt;/full-title&gt;&lt;/periodical&gt;&lt;pages&gt;213-236&lt;/pages&gt;&lt;volume&gt;19&lt;/volume&gt;&lt;number&gt;2&lt;/number&gt;&lt;dates&gt;&lt;year&gt;1995&lt;/year&gt;&lt;/dates&gt;&lt;urls&gt;&lt;/urls&gt;&lt;/record&gt;&lt;/Cite&gt;&lt;Cite&gt;&lt;Author&gt;Cresswell&lt;/Author&gt;&lt;Year&gt;2020&lt;/Year&gt;&lt;RecNum&gt;370&lt;/RecNum&gt;&lt;Pages&gt;4&lt;/Pages&gt;&lt;record&gt;&lt;rec-number&gt;370&lt;/rec-number&gt;&lt;foreign-keys&gt;&lt;key app="EN" db-id="tprseedpvz59x8e9dt55xfznx09a5vf2t2da" timestamp="1692786907"&gt;370&lt;/key&gt;&lt;/foreign-keys&gt;&lt;ref-type name="Journal Article"&gt;17&lt;/ref-type&gt;&lt;contributors&gt;&lt;authors&gt;&lt;author&gt;Cresswell, Kathrin&lt;/author&gt;&lt;author&gt;Williams, Robin&lt;/author&gt;&lt;author&gt;Sheikh, Aziz&lt;/author&gt;&lt;/authors&gt;&lt;/contributors&gt;&lt;titles&gt;&lt;title&gt;Developing and applying a formative evaluation framework for health information technology implementations: Qualitative investigation&lt;/title&gt;&lt;secondary-title&gt;Journal of Medical Internet Research&lt;/secondary-title&gt;&lt;/titles&gt;&lt;periodical&gt;&lt;full-title&gt;Journal of Medical Internet Research&lt;/full-title&gt;&lt;/periodical&gt;&lt;pages&gt;e15068&lt;/pages&gt;&lt;volume&gt;22&lt;/volume&gt;&lt;number&gt;6&lt;/number&gt;&lt;dates&gt;&lt;year&gt;2020&lt;/year&gt;&lt;/dates&gt;&lt;publisher&gt;JMIR Publications Inc.&lt;/publisher&gt;&lt;isbn&gt;1438-8871&lt;/isbn&gt;&lt;urls&gt;&lt;related-urls&gt;&lt;url&gt;https://dx.doi.org/10.2196/15068&lt;/url&gt;&lt;/related-urls&gt;&lt;/urls&gt;&lt;electronic-resource-num&gt;10.2196/15068&lt;/electronic-resource-num&gt;&lt;/record&gt;&lt;/Cite&gt;&lt;/EndNote&gt;</w:instrText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061104">
              <w:rPr>
                <w:rFonts w:ascii="Times New Roman" w:hAnsi="Times New Roman" w:cs="Times New Roman"/>
                <w:noProof/>
                <w:sz w:val="22"/>
                <w:szCs w:val="22"/>
              </w:rPr>
              <w:t>(Cresswell et al., 2020, p. 4; Goodhue &amp; Thompson, 1995, p. 218)</w:t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7A27DF00" w14:textId="3D1BB45B" w:rsidR="00F13D36" w:rsidRPr="00F13D36" w:rsidRDefault="00F13D36">
            <w:pPr>
              <w:numPr>
                <w:ilvl w:val="0"/>
                <w:numId w:val="1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F13D36">
              <w:rPr>
                <w:rFonts w:ascii="Times New Roman" w:hAnsi="Times New Roman" w:cs="Times New Roman"/>
                <w:sz w:val="22"/>
                <w:szCs w:val="22"/>
              </w:rPr>
              <w:t>Type of performance: Functional performance (</w:t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  <w:t xml:space="preserve">i.e., </w:t>
            </w:r>
            <w:r w:rsidRPr="00F13D36">
              <w:rPr>
                <w:rFonts w:ascii="Times New Roman" w:hAnsi="Times New Roman" w:cs="Times New Roman"/>
                <w:sz w:val="22"/>
                <w:szCs w:val="22"/>
              </w:rPr>
              <w:t>technical performance) and non-functional performance (</w:t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  <w:t xml:space="preserve">e.g., </w:t>
            </w:r>
            <w:r w:rsidRPr="00F13D36">
              <w:rPr>
                <w:rFonts w:ascii="Times New Roman" w:hAnsi="Times New Roman" w:cs="Times New Roman"/>
                <w:sz w:val="22"/>
                <w:szCs w:val="22"/>
              </w:rPr>
              <w:t xml:space="preserve">objective </w:t>
            </w:r>
            <w:r w:rsidRPr="00F13D36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privacy and/or security, trust, quality of shared data, timeliness of data)</w:t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Mw7NwZXogTWFydMOtbmV6PC9BdXRob3I+PFllYXI+MjAy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</w:fldData>
              </w:fldChar>
            </w:r>
            <w:r w:rsidR="00173A39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173A39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Mw7NwZXogTWFydMOtbmV6PC9BdXRob3I+PFllYXI+MjAy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</w:fldData>
              </w:fldChar>
            </w:r>
            <w:r w:rsidR="00173A39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173A39">
              <w:rPr>
                <w:rFonts w:ascii="Times New Roman" w:hAnsi="Times New Roman" w:cs="Times New Roman"/>
                <w:sz w:val="22"/>
                <w:szCs w:val="22"/>
              </w:rPr>
            </w:r>
            <w:r w:rsidR="00173A39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173A39">
              <w:rPr>
                <w:rFonts w:ascii="Times New Roman" w:hAnsi="Times New Roman" w:cs="Times New Roman"/>
                <w:noProof/>
                <w:sz w:val="22"/>
                <w:szCs w:val="22"/>
              </w:rPr>
              <w:t>(Cresswell et al., 2010, p. 4; Greenhalgh et al., 2017, p. 11; Kruse, Kothman, et al., 2016, p. 9; López Martínez et al., 2023, pp. 11-13; Rathert et al., 2017, pp. 18-19; Sahi et al., 2018, p. 467; Teckert, 2020; Thompson &amp; Graetz, 2019, p. 5; Yusof et al., 2008, p. 390)</w:t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47F754A0" w14:textId="458DC1E5" w:rsidR="008F2104" w:rsidRPr="00F13D36" w:rsidRDefault="00F13D36">
            <w:pPr>
              <w:numPr>
                <w:ilvl w:val="0"/>
                <w:numId w:val="1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F13D36">
              <w:rPr>
                <w:rFonts w:ascii="Times New Roman" w:hAnsi="Times New Roman" w:cs="Times New Roman"/>
                <w:sz w:val="22"/>
                <w:szCs w:val="22"/>
              </w:rPr>
              <w:t>Magnitude of performance</w:t>
            </w:r>
          </w:p>
        </w:tc>
      </w:tr>
      <w:tr w:rsidR="00227AEA" w14:paraId="301ED1F7" w14:textId="77777777" w:rsidTr="003807A6">
        <w:tc>
          <w:tcPr>
            <w:tcW w:w="229" w:type="pct"/>
          </w:tcPr>
          <w:p w14:paraId="339E0179" w14:textId="4442299D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8</w:t>
            </w:r>
          </w:p>
        </w:tc>
        <w:tc>
          <w:tcPr>
            <w:tcW w:w="795" w:type="pct"/>
          </w:tcPr>
          <w:p w14:paraId="4FAB5F64" w14:textId="365E8CD3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Risk-trust trade-off</w:t>
            </w:r>
          </w:p>
        </w:tc>
        <w:tc>
          <w:tcPr>
            <w:tcW w:w="795" w:type="pct"/>
          </w:tcPr>
          <w:p w14:paraId="7C775066" w14:textId="7AA8C93F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RiskTrust</w:t>
            </w:r>
          </w:p>
        </w:tc>
        <w:tc>
          <w:tcPr>
            <w:tcW w:w="795" w:type="pct"/>
          </w:tcPr>
          <w:p w14:paraId="0854476E" w14:textId="5617E5B9" w:rsidR="008F2104" w:rsidRDefault="002F5E4C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2F5E4C">
              <w:rPr>
                <w:rFonts w:ascii="Times New Roman" w:hAnsi="Times New Roman" w:cs="Times New Roman"/>
                <w:sz w:val="22"/>
                <w:szCs w:val="22"/>
              </w:rPr>
              <w:t xml:space="preserve">The willingness of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healthcare </w:t>
            </w:r>
            <w:r w:rsidRPr="002F5E4C">
              <w:rPr>
                <w:rFonts w:ascii="Times New Roman" w:hAnsi="Times New Roman" w:cs="Times New Roman"/>
                <w:sz w:val="22"/>
                <w:szCs w:val="22"/>
              </w:rPr>
              <w:t xml:space="preserve">stakeholders to cooperate, based on </w:t>
            </w:r>
            <w:r w:rsidRPr="002F5E4C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a risk-trust trade-off analysis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.</w:t>
            </w:r>
          </w:p>
        </w:tc>
        <w:tc>
          <w:tcPr>
            <w:tcW w:w="795" w:type="pct"/>
          </w:tcPr>
          <w:p w14:paraId="1716BE56" w14:textId="08ACAFDC" w:rsidR="008E0EA5" w:rsidRPr="008E0EA5" w:rsidRDefault="008E0EA5">
            <w:pPr>
              <w:numPr>
                <w:ilvl w:val="0"/>
                <w:numId w:val="2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E0EA5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Privacy and/or security concerns: Patient consent to provide access to health information, </w:t>
            </w:r>
            <w:r w:rsidRPr="008E0EA5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business intelligence</w:t>
            </w:r>
            <w:r w:rsidR="00D749DC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D225AA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A33B46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Anderson&lt;/Author&gt;&lt;Year&gt;2011&lt;/Year&gt;&lt;RecNum&gt;254&lt;/RecNum&gt;&lt;Pages&gt;473&lt;/Pages&gt;&lt;DisplayText&gt;(Anderson &amp;amp; Agarwal, 2011, p. 473)&lt;/DisplayText&gt;&lt;record&gt;&lt;rec-number&gt;254&lt;/rec-number&gt;&lt;foreign-keys&gt;&lt;key app="EN" db-id="tprseedpvz59x8e9dt55xfznx09a5vf2t2da" timestamp="1688941373"&gt;254&lt;/key&gt;&lt;/foreign-keys&gt;&lt;ref-type name="Journal Article"&gt;17&lt;/ref-type&gt;&lt;contributors&gt;&lt;authors&gt;&lt;author&gt;Catherine L. Anderson&lt;/author&gt;&lt;author&gt;Ritu Agarwal&lt;/author&gt;&lt;/authors&gt;&lt;/contributors&gt;&lt;titles&gt;&lt;title&gt;The digitization of healthcare: Boundary risks, emotion, and consumer willingness to disclose personal health information&lt;/title&gt;&lt;secondary-title&gt;Information Systems Research&lt;/secondary-title&gt;&lt;/titles&gt;&lt;periodical&gt;&lt;full-title&gt;Information Systems Research&lt;/full-title&gt;&lt;/periodical&gt;&lt;volume&gt;22&lt;/volume&gt;&lt;number&gt;3&lt;/number&gt;&lt;dates&gt;&lt;year&gt;2011&lt;/year&gt;&lt;/dates&gt;&lt;urls&gt;&lt;/urls&gt;&lt;/record&gt;&lt;/Cite&gt;&lt;/EndNote&gt;</w:instrText>
            </w:r>
            <w:r w:rsidR="00D225AA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A33B46">
              <w:rPr>
                <w:rFonts w:ascii="Times New Roman" w:hAnsi="Times New Roman" w:cs="Times New Roman"/>
                <w:noProof/>
                <w:sz w:val="22"/>
                <w:szCs w:val="22"/>
              </w:rPr>
              <w:t>(Anderson &amp; Agarwal, 2011, p. 473)</w:t>
            </w:r>
            <w:r w:rsidR="00D225AA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EB72D5">
              <w:rPr>
                <w:rFonts w:ascii="Times New Roman" w:hAnsi="Times New Roman" w:cs="Times New Roman"/>
                <w:sz w:val="22"/>
                <w:szCs w:val="22"/>
              </w:rPr>
              <w:t xml:space="preserve">, confidentiality </w:t>
            </w:r>
            <w:r w:rsidR="00EB72D5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EB72D5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Labazova&lt;/Author&gt;&lt;Year&gt;2019&lt;/Year&gt;&lt;RecNum&gt;87&lt;/RecNum&gt;&lt;Pages&gt;7&lt;/Pages&gt;&lt;DisplayText&gt;(Labazova, 2019, p. 7)&lt;/DisplayText&gt;&lt;record&gt;&lt;rec-number&gt;87&lt;/rec-number&gt;&lt;foreign-keys&gt;&lt;key app="EN" db-id="tprseedpvz59x8e9dt55xfznx09a5vf2t2da" timestamp="1685125759"&gt;87&lt;/key&gt;&lt;/foreign-keys&gt;&lt;ref-type name="Conference Proceedings"&gt;10&lt;/ref-type&gt;&lt;contributors&gt;&lt;authors&gt;&lt;author&gt;Olga Labazova&lt;/author&gt;&lt;/authors&gt;&lt;/contributors&gt;&lt;titles&gt;&lt;title&gt;Towards a framework for evaluation of blockchain implementations&lt;/title&gt;&lt;secondary-title&gt;ICIS 2019 Proceedings&lt;/secondary-title&gt;&lt;/titles&gt;&lt;volume&gt;18&lt;/volume&gt;&lt;dates&gt;&lt;year&gt;2019&lt;/year&gt;&lt;/dates&gt;&lt;urls&gt;&lt;/urls&gt;&lt;/record&gt;&lt;/Cite&gt;&lt;/EndNote&gt;</w:instrText>
            </w:r>
            <w:r w:rsidR="00EB72D5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EB72D5">
              <w:rPr>
                <w:rFonts w:ascii="Times New Roman" w:hAnsi="Times New Roman" w:cs="Times New Roman"/>
                <w:noProof/>
                <w:sz w:val="22"/>
                <w:szCs w:val="22"/>
              </w:rPr>
              <w:t>(Labazova, 2019, p. 7)</w:t>
            </w:r>
            <w:r w:rsidR="00EB72D5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5E90B1EC" w14:textId="763F417C" w:rsidR="008E0EA5" w:rsidRPr="008E0EA5" w:rsidRDefault="008E0EA5">
            <w:pPr>
              <w:numPr>
                <w:ilvl w:val="0"/>
                <w:numId w:val="2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 xml:space="preserve">Trust in electronic medium: </w:t>
            </w:r>
            <w:r w:rsidR="00D225AA">
              <w:rPr>
                <w:rFonts w:ascii="Times New Roman" w:hAnsi="Times New Roman" w:cs="Times New Roman"/>
                <w:sz w:val="22"/>
                <w:szCs w:val="22"/>
              </w:rPr>
              <w:t>Any f</w:t>
            </w: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 xml:space="preserve">actors considered when deciding on whether to trust a technology </w:t>
            </w:r>
            <w:r w:rsidR="00647D06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647D06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Anderson&lt;/Author&gt;&lt;Year&gt;2011&lt;/Year&gt;&lt;RecNum&gt;254&lt;/RecNum&gt;&lt;Pages&gt;474-475`, 487&lt;/Pages&gt;&lt;DisplayText&gt;(Anderson &amp;amp; Agarwal, 2011, pp. 474-475, 487)&lt;/DisplayText&gt;&lt;record&gt;&lt;rec-number&gt;254&lt;/rec-number&gt;&lt;foreign-keys&gt;&lt;key app="EN" db-id="tprseedpvz59x8e9dt55xfznx09a5vf2t2da" timestamp="1688941373"&gt;254&lt;/key&gt;&lt;/foreign-keys&gt;&lt;ref-type name="Journal Article"&gt;17&lt;/ref-type&gt;&lt;contributors&gt;&lt;authors&gt;&lt;author&gt;Catherine L. Anderson&lt;/author&gt;&lt;author&gt;Ritu Agarwal&lt;/author&gt;&lt;/authors&gt;&lt;/contributors&gt;&lt;titles&gt;&lt;title&gt;The digitization of healthcare: Boundary risks, emotion, and consumer willingness to disclose personal health information&lt;/title&gt;&lt;secondary-title&gt;Information Systems Research&lt;/secondary-title&gt;&lt;/titles&gt;&lt;periodical&gt;&lt;full-title&gt;Information Systems Research&lt;/full-title&gt;&lt;/periodical&gt;&lt;volume&gt;22&lt;/volume&gt;&lt;number&gt;3&lt;/number&gt;&lt;dates&gt;&lt;year&gt;2011&lt;/year&gt;&lt;/dates&gt;&lt;urls&gt;&lt;/urls&gt;&lt;/record&gt;&lt;/Cite&gt;&lt;/EndNote&gt;</w:instrText>
            </w:r>
            <w:r w:rsidR="00647D0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647D06">
              <w:rPr>
                <w:rFonts w:ascii="Times New Roman" w:hAnsi="Times New Roman" w:cs="Times New Roman"/>
                <w:noProof/>
                <w:sz w:val="22"/>
                <w:szCs w:val="22"/>
              </w:rPr>
              <w:t>(Anderson &amp; Agarwal, 2011, pp. 474-475, 487)</w:t>
            </w:r>
            <w:r w:rsidR="00647D0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70068BEA" w14:textId="3E3B7291" w:rsidR="008E0EA5" w:rsidRPr="00052DA8" w:rsidRDefault="008E0EA5" w:rsidP="00052DA8">
            <w:pPr>
              <w:numPr>
                <w:ilvl w:val="0"/>
                <w:numId w:val="2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>Emotions: Emotions about own health</w:t>
            </w:r>
            <w:r w:rsidR="00D225AA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>anything beyond privacy</w:t>
            </w:r>
            <w:r w:rsidR="00052DA8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>security</w:t>
            </w:r>
            <w:r w:rsidR="00052DA8">
              <w:rPr>
                <w:rFonts w:ascii="Times New Roman" w:hAnsi="Times New Roman" w:cs="Times New Roman"/>
                <w:sz w:val="22"/>
                <w:szCs w:val="22"/>
              </w:rPr>
              <w:t>, and shared data</w:t>
            </w: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 xml:space="preserve"> concerns</w:t>
            </w:r>
            <w:r w:rsidR="00D225AA" w:rsidRPr="00052DA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D225AA" w:rsidRPr="00052DA8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A33B46" w:rsidRPr="00052DA8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Anderson&lt;/Author&gt;&lt;Year&gt;2011&lt;/Year&gt;&lt;RecNum&gt;254&lt;/RecNum&gt;&lt;Pages&gt;473-474&lt;/Pages&gt;&lt;DisplayText&gt;(Anderson &amp;amp; Agarwal, 2011, pp. 473-474)&lt;/DisplayText&gt;&lt;record&gt;&lt;rec-number&gt;254&lt;/rec-number&gt;&lt;foreign-keys&gt;&lt;key app="EN" db-id="tprseedpvz59x8e9dt55xfznx09a5vf2t2da" timestamp="1688941373"&gt;254&lt;/key&gt;&lt;/foreign-keys&gt;&lt;ref-type name="Journal Article"&gt;17&lt;/ref-type&gt;&lt;contributors&gt;&lt;authors&gt;&lt;author&gt;Catherine L. Anderson&lt;/author&gt;&lt;author&gt;Ritu Agarwal&lt;/author&gt;&lt;/authors&gt;&lt;/contributors&gt;&lt;titles&gt;&lt;title&gt;The digitization of healthcare: Boundary risks, emotion, and consumer willingness to disclose personal health information&lt;/title&gt;&lt;secondary-title&gt;Information Systems Research&lt;/secondary-title&gt;&lt;/titles&gt;&lt;periodical&gt;&lt;full-title&gt;Information Systems Research&lt;/full-title&gt;&lt;/periodical&gt;&lt;volume&gt;22&lt;/volume&gt;&lt;number&gt;3&lt;/number&gt;&lt;dates&gt;&lt;year&gt;2011&lt;/year&gt;&lt;/dates&gt;&lt;urls&gt;&lt;/urls&gt;&lt;/record&gt;&lt;/Cite&gt;&lt;/EndNote&gt;</w:instrText>
            </w:r>
            <w:r w:rsidR="00D225AA" w:rsidRPr="00052DA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A33B46" w:rsidRPr="00052DA8">
              <w:rPr>
                <w:rFonts w:ascii="Times New Roman" w:hAnsi="Times New Roman" w:cs="Times New Roman"/>
                <w:noProof/>
                <w:sz w:val="22"/>
                <w:szCs w:val="22"/>
              </w:rPr>
              <w:t>(Anderson &amp; Agarwal, 2011, pp. 473-474)</w:t>
            </w:r>
            <w:r w:rsidR="00D225AA" w:rsidRPr="00052DA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2444E981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75937445" w14:textId="77777777" w:rsidR="008E0EA5" w:rsidRPr="008E0EA5" w:rsidRDefault="008E0EA5" w:rsidP="008E0EA5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E0EA5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Time periods relevant to the risk-trust trade-off analysis: </w:t>
            </w:r>
          </w:p>
          <w:p w14:paraId="34E06278" w14:textId="2A090726" w:rsidR="008E0EA5" w:rsidRPr="008E0EA5" w:rsidRDefault="008E0EA5">
            <w:pPr>
              <w:numPr>
                <w:ilvl w:val="0"/>
                <w:numId w:val="20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E0EA5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Pas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P</w:t>
            </w: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>ast interaction, past interaction impacting future interaction</w:t>
            </w:r>
          </w:p>
          <w:p w14:paraId="25AD209D" w14:textId="77777777" w:rsidR="00282961" w:rsidRDefault="008E0EA5">
            <w:pPr>
              <w:numPr>
                <w:ilvl w:val="0"/>
                <w:numId w:val="20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>Presen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C</w:t>
            </w: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>urrent perception/</w:t>
            </w:r>
          </w:p>
          <w:p w14:paraId="1F2E628C" w14:textId="56EB8DD6" w:rsidR="008E0EA5" w:rsidRPr="008E0EA5" w:rsidRDefault="008E0EA5">
            <w:pPr>
              <w:numPr>
                <w:ilvl w:val="0"/>
                <w:numId w:val="20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>emotion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, generic statement</w:t>
            </w:r>
          </w:p>
          <w:p w14:paraId="51875D3D" w14:textId="4C31EE57" w:rsidR="008E0EA5" w:rsidRPr="008E0EA5" w:rsidRDefault="008E0EA5">
            <w:pPr>
              <w:numPr>
                <w:ilvl w:val="0"/>
                <w:numId w:val="20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>Future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E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xpected perception / emotion</w:t>
            </w:r>
          </w:p>
          <w:p w14:paraId="02BEC997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625E2152" w14:textId="1E5F5AA9" w:rsidR="00245329" w:rsidRPr="00A05842" w:rsidRDefault="00245329">
            <w:pPr>
              <w:numPr>
                <w:ilvl w:val="0"/>
                <w:numId w:val="1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0584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Subjective privacy and/or security concerns</w:t>
            </w:r>
            <w:r w:rsidR="008E0EA5" w:rsidRPr="00A05842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E0EA5" w:rsidRPr="00A05842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51073B" w:rsidRPr="00A05842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Anderson&lt;/Author&gt;&lt;Year&gt;2011&lt;/Year&gt;&lt;RecNum&gt;254&lt;/RecNum&gt;&lt;Pages&gt;487&lt;/Pages&gt;&lt;DisplayText&gt;(Anderson &amp;amp; Agarwal, 2011, p. 487)&lt;/DisplayText&gt;&lt;record&gt;&lt;rec-number&gt;254&lt;/rec-number&gt;&lt;foreign-keys&gt;&lt;key app="EN" db-id="tprseedpvz59x8e9dt55xfznx09a5vf2t2da" timestamp="1688941373"&gt;254&lt;/key&gt;&lt;/foreign-keys&gt;&lt;ref-type name="Journal Article"&gt;17&lt;/ref-type&gt;&lt;contributors&gt;&lt;authors&gt;&lt;author&gt;Catherine L. Anderson&lt;/author&gt;&lt;author&gt;Ritu Agarwal&lt;/author&gt;&lt;/authors&gt;&lt;/contributors&gt;&lt;titles&gt;&lt;title&gt;The digitization of healthcare: Boundary risks, emotion, and consumer willingness to disclose personal health information&lt;/title&gt;&lt;secondary-title&gt;Information Systems Research&lt;/secondary-title&gt;&lt;/titles&gt;&lt;periodical&gt;&lt;full-title&gt;Information Systems Research&lt;/full-title&gt;&lt;/periodical&gt;&lt;volume&gt;22&lt;/volume&gt;&lt;number&gt;3&lt;/number&gt;&lt;dates&gt;&lt;year&gt;2011&lt;/year&gt;&lt;/dates&gt;&lt;urls&gt;&lt;/urls&gt;&lt;/record&gt;&lt;/Cite&gt;&lt;/EndNote&gt;</w:instrText>
            </w:r>
            <w:r w:rsidR="008E0EA5" w:rsidRPr="00A05842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51073B" w:rsidRPr="00A05842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(Anderson &amp; </w:t>
            </w:r>
            <w:r w:rsidR="0051073B" w:rsidRPr="00A05842">
              <w:rPr>
                <w:rFonts w:ascii="Times New Roman" w:hAnsi="Times New Roman" w:cs="Times New Roman"/>
                <w:noProof/>
                <w:sz w:val="22"/>
                <w:szCs w:val="22"/>
              </w:rPr>
              <w:lastRenderedPageBreak/>
              <w:t>Agarwal, 2011, p. 487)</w:t>
            </w:r>
            <w:r w:rsidR="008E0EA5" w:rsidRPr="00A05842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4E37C1" w:rsidRPr="00A05842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 xml:space="preserve"> </w:t>
            </w:r>
          </w:p>
          <w:p w14:paraId="503123C6" w14:textId="28636CBA" w:rsidR="00245329" w:rsidRPr="00A05842" w:rsidRDefault="00245329">
            <w:pPr>
              <w:numPr>
                <w:ilvl w:val="0"/>
                <w:numId w:val="1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05842">
              <w:rPr>
                <w:rFonts w:ascii="Times New Roman" w:hAnsi="Times New Roman" w:cs="Times New Roman"/>
                <w:sz w:val="22"/>
                <w:szCs w:val="22"/>
              </w:rPr>
              <w:t xml:space="preserve">Trust in </w:t>
            </w:r>
            <w:r w:rsidR="008E0EA5" w:rsidRPr="00A05842">
              <w:rPr>
                <w:rFonts w:ascii="Times New Roman" w:hAnsi="Times New Roman" w:cs="Times New Roman"/>
                <w:sz w:val="22"/>
                <w:szCs w:val="22"/>
              </w:rPr>
              <w:t xml:space="preserve">electronic medium </w:t>
            </w:r>
            <w:r w:rsidR="008E0EA5" w:rsidRPr="00A05842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BbmRlcnNvbjwvQXV0aG9yPjxZZWFyPjIwMTE8L1llYXI+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</w:fldData>
              </w:fldChar>
            </w:r>
            <w:r w:rsidR="00C616A7" w:rsidRPr="00A05842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C616A7" w:rsidRPr="00A05842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BbmRlcnNvbjwvQXV0aG9yPjxZZWFyPjIwMTE8L1llYXI+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</w:fldData>
              </w:fldChar>
            </w:r>
            <w:r w:rsidR="00C616A7" w:rsidRPr="00A05842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C616A7" w:rsidRPr="00A05842">
              <w:rPr>
                <w:rFonts w:ascii="Times New Roman" w:hAnsi="Times New Roman" w:cs="Times New Roman"/>
                <w:sz w:val="22"/>
                <w:szCs w:val="22"/>
              </w:rPr>
            </w:r>
            <w:r w:rsidR="00C616A7" w:rsidRPr="00A05842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8E0EA5" w:rsidRPr="00A05842">
              <w:rPr>
                <w:rFonts w:ascii="Times New Roman" w:hAnsi="Times New Roman" w:cs="Times New Roman"/>
                <w:sz w:val="22"/>
                <w:szCs w:val="22"/>
              </w:rPr>
            </w:r>
            <w:r w:rsidR="008E0EA5" w:rsidRPr="00A05842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C616A7" w:rsidRPr="00A05842">
              <w:rPr>
                <w:rFonts w:ascii="Times New Roman" w:hAnsi="Times New Roman" w:cs="Times New Roman"/>
                <w:noProof/>
                <w:sz w:val="22"/>
                <w:szCs w:val="22"/>
              </w:rPr>
              <w:t>(Anderson &amp; Agarwal, 2011, pp. 474-475, 487; Greenhalgh et al., 2017, p. 11)</w:t>
            </w:r>
            <w:r w:rsidR="008E0EA5" w:rsidRPr="00A05842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74264485" w14:textId="77C8D5E1" w:rsidR="00C616A7" w:rsidRPr="00A05842" w:rsidRDefault="00C616A7">
            <w:pPr>
              <w:numPr>
                <w:ilvl w:val="0"/>
                <w:numId w:val="1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05842">
              <w:rPr>
                <w:rFonts w:ascii="Times New Roman" w:hAnsi="Times New Roman" w:cs="Times New Roman"/>
                <w:sz w:val="22"/>
                <w:szCs w:val="22"/>
              </w:rPr>
              <w:t xml:space="preserve">Trust in </w:t>
            </w:r>
            <w:r w:rsidR="00B8685A" w:rsidRPr="00A05842">
              <w:rPr>
                <w:rFonts w:ascii="Times New Roman" w:hAnsi="Times New Roman" w:cs="Times New Roman"/>
                <w:sz w:val="22"/>
                <w:szCs w:val="22"/>
              </w:rPr>
              <w:t>shared data</w:t>
            </w:r>
            <w:r w:rsidRPr="00A05842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A05842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Pr="00A05842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Greenhalgh&lt;/Author&gt;&lt;Year&gt;2017&lt;/Year&gt;&lt;RecNum&gt;435&lt;/RecNum&gt;&lt;Pages&gt;11&lt;/Pages&gt;&lt;DisplayText&gt;(Greenhalgh et al., 2017, p. 11)&lt;/DisplayText&gt;&lt;record&gt;&lt;rec-number&gt;435&lt;/rec-number&gt;&lt;foreign-keys&gt;&lt;key app="EN" db-id="tprseedpvz59x8e9dt55xfznx09a5vf2t2da" timestamp="1693267961"&gt;435&lt;/key&gt;&lt;/foreign-keys&gt;&lt;ref-type name="Journal Article"&gt;17&lt;/ref-type&gt;&lt;contributors&gt;&lt;authors&gt;&lt;author&gt;Greenhalgh, Trisha&lt;/author&gt;&lt;author&gt;Wherton, Joseph&lt;/author&gt;&lt;author&gt;Papoutsi, Chrysanthi&lt;/author&gt;&lt;author&gt;Lynch, Jennifer&lt;/author&gt;&lt;author&gt;Hughes, Gemma&lt;/author&gt;&lt;author&gt;A&amp;apos;Court, Christine&lt;/author&gt;&lt;author&gt;Hinder, Susan&lt;/author&gt;&lt;author&gt;Fahy, Nick&lt;/author&gt;&lt;author&gt;Procter, Rob&lt;/author&gt;&lt;author&gt;Shaw, Sara&lt;/author&gt;&lt;/authors&gt;&lt;/contributors&gt;&lt;titles&gt;&lt;title&gt;Beyond Adoption: A New Framework for Theorizing and Evaluating Nonadoption, Abandonment, and Challenges to the Scale-Up, Spread, and Sustainability of Health and Care Technologies&lt;/title&gt;&lt;secondary-title&gt;Journal of Medical Internet Research&lt;/secondary-title&gt;&lt;/titles&gt;&lt;periodical&gt;&lt;full-title&gt;Journal of Medical Internet Research&lt;/full-title&gt;&lt;/periodical&gt;&lt;pages&gt;e367&lt;/pages&gt;&lt;volume&gt;19&lt;/volume&gt;&lt;number&gt;11&lt;/number&gt;&lt;dates&gt;&lt;year&gt;2017&lt;/year&gt;&lt;/dates&gt;&lt;publisher&gt;JMIR Publications Inc.&lt;/publisher&gt;&lt;isbn&gt;1438-8871&lt;/isbn&gt;&lt;urls&gt;&lt;related-urls&gt;&lt;url&gt;https://dx.doi.org/10.2196/jmir.8775&lt;/url&gt;&lt;/related-urls&gt;&lt;/urls&gt;&lt;electronic-resource-num&gt;10.2196/jmir.8775&lt;/electronic-resource-num&gt;&lt;/record&gt;&lt;/Cite&gt;&lt;/EndNote&gt;</w:instrText>
            </w:r>
            <w:r w:rsidRPr="00A05842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Pr="00A05842">
              <w:rPr>
                <w:rFonts w:ascii="Times New Roman" w:hAnsi="Times New Roman" w:cs="Times New Roman"/>
                <w:noProof/>
                <w:sz w:val="22"/>
                <w:szCs w:val="22"/>
              </w:rPr>
              <w:t>(Greenhalgh et al., 2017, p. 11)</w:t>
            </w:r>
            <w:r w:rsidRPr="00A05842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08364CBB" w14:textId="5354F105" w:rsidR="00245329" w:rsidRPr="00A05842" w:rsidRDefault="00245329">
            <w:pPr>
              <w:numPr>
                <w:ilvl w:val="0"/>
                <w:numId w:val="1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05842">
              <w:rPr>
                <w:rFonts w:ascii="Times New Roman" w:hAnsi="Times New Roman" w:cs="Times New Roman"/>
                <w:sz w:val="22"/>
                <w:szCs w:val="22"/>
              </w:rPr>
              <w:t>Information requesting stakeholder</w:t>
            </w:r>
            <w:r w:rsidR="008E0EA5" w:rsidRPr="00A05842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E0EA5" w:rsidRPr="00A05842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51073B" w:rsidRPr="00A05842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Anderson&lt;/Author&gt;&lt;Year&gt;2011&lt;/Year&gt;&lt;RecNum&gt;254&lt;/RecNum&gt;&lt;Pages&gt;481&lt;/Pages&gt;&lt;DisplayText&gt;(Anderson &amp;amp; Agarwal, 2011, p. 481)&lt;/DisplayText&gt;&lt;record&gt;&lt;rec-number&gt;254&lt;/rec-number&gt;&lt;foreign-keys&gt;&lt;key app="EN" db-id="tprseedpvz59x8e9dt55xfznx09a5vf2t2da" timestamp="1688941373"&gt;254&lt;/key&gt;&lt;/foreign-keys&gt;&lt;ref-type name="Journal Article"&gt;17&lt;/ref-type&gt;&lt;contributors&gt;&lt;authors&gt;&lt;author&gt;Catherine L. Anderson&lt;/author&gt;&lt;author&gt;Ritu Agarwal&lt;/author&gt;&lt;/authors&gt;&lt;/contributors&gt;&lt;titles&gt;&lt;title&gt;The digitization of healthcare: Boundary risks, emotion, and consumer willingness to disclose personal health information&lt;/title&gt;&lt;secondary-title&gt;Information Systems Research&lt;/secondary-title&gt;&lt;/titles&gt;&lt;periodical&gt;&lt;full-title&gt;Information Systems Research&lt;/full-title&gt;&lt;/periodical&gt;&lt;volume&gt;22&lt;/volume&gt;&lt;number&gt;3&lt;/number&gt;&lt;dates&gt;&lt;year&gt;2011&lt;/year&gt;&lt;/dates&gt;&lt;urls&gt;&lt;/urls&gt;&lt;/record&gt;&lt;/Cite&gt;&lt;/EndNote&gt;</w:instrText>
            </w:r>
            <w:r w:rsidR="008E0EA5" w:rsidRPr="00A05842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51073B" w:rsidRPr="00A05842">
              <w:rPr>
                <w:rFonts w:ascii="Times New Roman" w:hAnsi="Times New Roman" w:cs="Times New Roman"/>
                <w:noProof/>
                <w:sz w:val="22"/>
                <w:szCs w:val="22"/>
              </w:rPr>
              <w:t>(Anderson &amp; Agarwal, 2011, p. 481)</w:t>
            </w:r>
            <w:r w:rsidR="008E0EA5" w:rsidRPr="00A05842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6F629DD3" w14:textId="49638FDF" w:rsidR="00245329" w:rsidRPr="00A05842" w:rsidRDefault="00245329">
            <w:pPr>
              <w:numPr>
                <w:ilvl w:val="0"/>
                <w:numId w:val="1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05842">
              <w:rPr>
                <w:rFonts w:ascii="Times New Roman" w:hAnsi="Times New Roman" w:cs="Times New Roman"/>
                <w:sz w:val="22"/>
                <w:szCs w:val="22"/>
              </w:rPr>
              <w:t>Intended purpose of information request: Marketing, research, patient care</w:t>
            </w:r>
            <w:r w:rsidR="008E0EA5" w:rsidRPr="00A05842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E0EA5" w:rsidRPr="00A05842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51073B" w:rsidRPr="00A05842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Anderson&lt;/Author&gt;&lt;Year&gt;2011&lt;/Year&gt;&lt;RecNum&gt;254&lt;/RecNum&gt;&lt;Pages&gt;480-481&lt;/Pages&gt;&lt;DisplayText&gt;(Anderson &amp;amp; Agarwal, 2011, pp. 480-481)&lt;/DisplayText&gt;&lt;record&gt;&lt;rec-number&gt;254&lt;/rec-number&gt;&lt;foreign-keys&gt;&lt;key app="EN" db-id="tprseedpvz59x8e9dt55xfznx09a5vf2t2da" timestamp="1688941373"&gt;254&lt;/key&gt;&lt;/foreign-keys&gt;&lt;ref-type name="Journal Article"&gt;17&lt;/ref-type&gt;&lt;contributors&gt;&lt;authors&gt;&lt;author&gt;Catherine L. Anderson&lt;/author&gt;&lt;author&gt;Ritu Agarwal&lt;/author&gt;&lt;/authors&gt;&lt;/contributors&gt;&lt;titles&gt;&lt;title&gt;The digitization of healthcare: Boundary risks, emotion, and consumer willingness to disclose personal health information&lt;/title&gt;&lt;secondary-title&gt;Information Systems Research&lt;/secondary-title&gt;&lt;/titles&gt;&lt;periodical&gt;&lt;full-title&gt;Information Systems Research&lt;/full-title&gt;&lt;/periodical&gt;&lt;volume&gt;22&lt;/volume&gt;&lt;number&gt;3&lt;/number&gt;&lt;dates&gt;&lt;year&gt;2011&lt;/year&gt;&lt;/dates&gt;&lt;urls&gt;&lt;/urls&gt;&lt;/record&gt;&lt;/Cite&gt;&lt;/EndNote&gt;</w:instrText>
            </w:r>
            <w:r w:rsidR="008E0EA5" w:rsidRPr="00A05842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51073B" w:rsidRPr="00A05842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(Anderson &amp; Agarwal, </w:t>
            </w:r>
            <w:r w:rsidR="0051073B" w:rsidRPr="00A05842">
              <w:rPr>
                <w:rFonts w:ascii="Times New Roman" w:hAnsi="Times New Roman" w:cs="Times New Roman"/>
                <w:noProof/>
                <w:sz w:val="22"/>
                <w:szCs w:val="22"/>
              </w:rPr>
              <w:lastRenderedPageBreak/>
              <w:t>2011, pp. 480-481)</w:t>
            </w:r>
            <w:r w:rsidR="008E0EA5" w:rsidRPr="00A05842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5C30B1D4" w14:textId="77777777" w:rsidR="00245329" w:rsidRPr="00A05842" w:rsidRDefault="00245329">
            <w:pPr>
              <w:numPr>
                <w:ilvl w:val="0"/>
                <w:numId w:val="1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05842">
              <w:rPr>
                <w:rFonts w:ascii="Times New Roman" w:hAnsi="Times New Roman" w:cs="Times New Roman"/>
                <w:sz w:val="22"/>
                <w:szCs w:val="22"/>
              </w:rPr>
              <w:t>Unit of analysis: Individual, organizational, systemic</w:t>
            </w:r>
          </w:p>
          <w:p w14:paraId="481B58F6" w14:textId="4DF0DC44" w:rsidR="00245329" w:rsidRPr="00A05842" w:rsidRDefault="00245329">
            <w:pPr>
              <w:numPr>
                <w:ilvl w:val="0"/>
                <w:numId w:val="1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05842">
              <w:rPr>
                <w:rFonts w:ascii="Times New Roman" w:hAnsi="Times New Roman" w:cs="Times New Roman"/>
                <w:sz w:val="22"/>
                <w:szCs w:val="22"/>
              </w:rPr>
              <w:t>Stakeholder involved</w:t>
            </w:r>
          </w:p>
          <w:p w14:paraId="6C486385" w14:textId="558F9E44" w:rsidR="008F2104" w:rsidRPr="00A05842" w:rsidRDefault="00245329" w:rsidP="00C616A7">
            <w:pPr>
              <w:numPr>
                <w:ilvl w:val="0"/>
                <w:numId w:val="1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05842">
              <w:rPr>
                <w:rFonts w:ascii="Times New Roman" w:hAnsi="Times New Roman" w:cs="Times New Roman"/>
                <w:sz w:val="22"/>
                <w:szCs w:val="22"/>
              </w:rPr>
              <w:t>Emotions</w:t>
            </w:r>
            <w:r w:rsidR="00C616A7" w:rsidRPr="00A05842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</w:tc>
      </w:tr>
      <w:tr w:rsidR="00227AEA" w14:paraId="0FCA820C" w14:textId="77777777" w:rsidTr="003807A6">
        <w:tc>
          <w:tcPr>
            <w:tcW w:w="229" w:type="pct"/>
          </w:tcPr>
          <w:p w14:paraId="2969C9D2" w14:textId="39434B45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9</w:t>
            </w:r>
          </w:p>
        </w:tc>
        <w:tc>
          <w:tcPr>
            <w:tcW w:w="795" w:type="pct"/>
          </w:tcPr>
          <w:p w14:paraId="5A705601" w14:textId="327DB193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ystemic tension</w:t>
            </w:r>
            <w:r w:rsidR="00CE094B">
              <w:rPr>
                <w:rFonts w:ascii="Times New Roman" w:hAnsi="Times New Roman" w:cs="Times New Roman"/>
                <w:sz w:val="22"/>
                <w:szCs w:val="22"/>
              </w:rPr>
              <w:t>s</w:t>
            </w:r>
          </w:p>
        </w:tc>
        <w:tc>
          <w:tcPr>
            <w:tcW w:w="795" w:type="pct"/>
          </w:tcPr>
          <w:p w14:paraId="22A0409A" w14:textId="1FC28C67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ystemTens</w:t>
            </w:r>
          </w:p>
        </w:tc>
        <w:tc>
          <w:tcPr>
            <w:tcW w:w="795" w:type="pct"/>
          </w:tcPr>
          <w:p w14:paraId="78DB1E6C" w14:textId="011D8FF8" w:rsidR="008F2104" w:rsidRDefault="00542F72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 xml:space="preserve">The building up of strain in the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healthcare</w:t>
            </w: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 xml:space="preserve"> system due to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decentralized technology</w:t>
            </w: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>, which brings about the need to establish a new equilibrium.</w:t>
            </w:r>
          </w:p>
        </w:tc>
        <w:tc>
          <w:tcPr>
            <w:tcW w:w="795" w:type="pct"/>
          </w:tcPr>
          <w:p w14:paraId="092B0435" w14:textId="49BA4890" w:rsidR="008F2104" w:rsidRPr="00542F72" w:rsidRDefault="00542F72">
            <w:pPr>
              <w:numPr>
                <w:ilvl w:val="0"/>
                <w:numId w:val="27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 xml:space="preserve">Cultural configuration: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C</w:t>
            </w: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>ross-over/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>integration of different fields (philosophy and technology), patient empowerment</w:t>
            </w:r>
          </w:p>
        </w:tc>
        <w:tc>
          <w:tcPr>
            <w:tcW w:w="795" w:type="pct"/>
          </w:tcPr>
          <w:p w14:paraId="30FF02D7" w14:textId="77777777" w:rsidR="00542F72" w:rsidRPr="00542F72" w:rsidRDefault="00542F72" w:rsidP="00542F72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>Time period relevant to systemic tensions:</w:t>
            </w:r>
          </w:p>
          <w:p w14:paraId="421CAFB2" w14:textId="4E49069A" w:rsidR="00542F72" w:rsidRPr="00542F72" w:rsidRDefault="00542F72">
            <w:pPr>
              <w:numPr>
                <w:ilvl w:val="0"/>
                <w:numId w:val="2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 xml:space="preserve">Past (tension that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was</w:t>
            </w: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 xml:space="preserve"> present in the past but not anymore)</w:t>
            </w:r>
          </w:p>
          <w:p w14:paraId="618D2557" w14:textId="292688CD" w:rsidR="00542F72" w:rsidRPr="00542F72" w:rsidRDefault="00542F72">
            <w:pPr>
              <w:numPr>
                <w:ilvl w:val="0"/>
                <w:numId w:val="2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>Present (tension that persis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s, </w:t>
            </w: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 xml:space="preserve">generic statement) </w:t>
            </w:r>
          </w:p>
          <w:p w14:paraId="524D192E" w14:textId="465AF956" w:rsidR="008F2104" w:rsidRPr="00542F72" w:rsidRDefault="00542F72">
            <w:pPr>
              <w:numPr>
                <w:ilvl w:val="0"/>
                <w:numId w:val="2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>Future (future tension)</w:t>
            </w:r>
          </w:p>
        </w:tc>
        <w:tc>
          <w:tcPr>
            <w:tcW w:w="795" w:type="pct"/>
          </w:tcPr>
          <w:p w14:paraId="727F85F8" w14:textId="77CDE4AC" w:rsidR="00542F72" w:rsidRPr="00542F72" w:rsidRDefault="00542F72">
            <w:pPr>
              <w:numPr>
                <w:ilvl w:val="0"/>
                <w:numId w:val="2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>Stakeholder</w:t>
            </w:r>
            <w:r w:rsidR="00647D06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>involved</w:t>
            </w:r>
          </w:p>
          <w:p w14:paraId="72CBCED4" w14:textId="55793A09" w:rsidR="008F2104" w:rsidRPr="00542F72" w:rsidRDefault="00542F72">
            <w:pPr>
              <w:numPr>
                <w:ilvl w:val="0"/>
                <w:numId w:val="2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 xml:space="preserve">Tension-type: Technological, cultural configuration, raison d’être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Parsons&lt;/Author&gt;&lt;Year&gt;1951&lt;/Year&gt;&lt;RecNum&gt;177&lt;/RecNum&gt;&lt;Pages&gt;331&lt;/Pages&gt;&lt;DisplayText&gt;(Parsons, 1951, p. 331)&lt;/DisplayText&gt;&lt;record&gt;&lt;rec-number&gt;177&lt;/rec-number&gt;&lt;foreign-keys&gt;&lt;key app="EN" db-id="tprseedpvz59x8e9dt55xfznx09a5vf2t2da" timestamp="1686863329"&gt;177&lt;/key&gt;&lt;/foreign-keys&gt;&lt;ref-type name="Electronic Book"&gt;44&lt;/ref-type&gt;&lt;contributors&gt;&lt;authors&gt;&lt;author&gt;Talcott Parsons&lt;/author&gt;&lt;/authors&gt;&lt;secondary-authors&gt;&lt;author&gt;Bryan S. Turner&lt;/author&gt;&lt;/secondary-authors&gt;&lt;/contributors&gt;&lt;titles&gt;&lt;title&gt;The Social System&lt;/title&gt;&lt;/titles&gt;&lt;dates&gt;&lt;year&gt;1951&lt;/year&gt;&lt;/dates&gt;&lt;publisher&gt;Routledge&lt;/publisher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(Parsons, 1951, p. 331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227AEA" w14:paraId="7027C933" w14:textId="77777777" w:rsidTr="003807A6">
        <w:tc>
          <w:tcPr>
            <w:tcW w:w="229" w:type="pct"/>
          </w:tcPr>
          <w:p w14:paraId="55DC4287" w14:textId="63948B71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10</w:t>
            </w:r>
          </w:p>
        </w:tc>
        <w:tc>
          <w:tcPr>
            <w:tcW w:w="795" w:type="pct"/>
          </w:tcPr>
          <w:p w14:paraId="7DF10DFB" w14:textId="41637D85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ystem characteristics</w:t>
            </w:r>
          </w:p>
        </w:tc>
        <w:tc>
          <w:tcPr>
            <w:tcW w:w="795" w:type="pct"/>
          </w:tcPr>
          <w:p w14:paraId="23B24754" w14:textId="71C55C34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ystemChar</w:t>
            </w:r>
          </w:p>
        </w:tc>
        <w:tc>
          <w:tcPr>
            <w:tcW w:w="795" w:type="pct"/>
          </w:tcPr>
          <w:p w14:paraId="09671FC9" w14:textId="549DBD3A" w:rsidR="008F2104" w:rsidRDefault="000354D2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 xml:space="preserve">Idiosyncratic characteristics of the US healthcare system. </w:t>
            </w:r>
          </w:p>
        </w:tc>
        <w:tc>
          <w:tcPr>
            <w:tcW w:w="795" w:type="pct"/>
          </w:tcPr>
          <w:p w14:paraId="7FC195B0" w14:textId="218F41B4" w:rsidR="000354D2" w:rsidRPr="000354D2" w:rsidRDefault="000354D2">
            <w:pPr>
              <w:numPr>
                <w:ilvl w:val="0"/>
                <w:numId w:val="30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>System size: Number of stakeholder groups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,</w:t>
            </w: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 xml:space="preserve"> percentage of GDP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B37D94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B37D94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Holmgren&lt;/Author&gt;&lt;Year&gt;2017&lt;/Year&gt;&lt;RecNum&gt;24&lt;/RecNum&gt;&lt;Pages&gt;196&lt;/Pages&gt;&lt;DisplayText&gt;(Holmgren &amp;amp; Adler‐Milstein, 2017, p. 196)&lt;/DisplayText&gt;&lt;record&gt;&lt;rec-number&gt;24&lt;/rec-number&gt;&lt;foreign-keys&gt;&lt;key app="EN" db-id="tprseedpvz59x8e9dt55xfznx09a5vf2t2da" timestamp="1683566028"&gt;24&lt;/key&gt;&lt;/foreign-keys&gt;&lt;ref-type name="Journal Article"&gt;17&lt;/ref-type&gt;&lt;contributors&gt;&lt;authors&gt;&lt;author&gt;Holmgren, A. Jay&lt;/author&gt;&lt;author&gt;Adler‐Milstein, Julia&lt;/author&gt;&lt;/authors&gt;&lt;/contributors&gt;&lt;titles&gt;&lt;title&gt;Health Information Exchange in US Hospitals: The Current Landscape and a Path to Improved Information Sharing&lt;/title&gt;&lt;secondary-title&gt;Journal of Hospital Medicine&lt;/secondary-title&gt;&lt;/titles&gt;&lt;periodical&gt;&lt;full-title&gt;Journal of Hospital Medicine&lt;/full-title&gt;&lt;/periodical&gt;&lt;pages&gt;193-198&lt;/pages&gt;&lt;volume&gt;12&lt;/volume&gt;&lt;number&gt;3&lt;/number&gt;&lt;dates&gt;&lt;year&gt;2017&lt;/year&gt;&lt;/dates&gt;&lt;publisher&gt;Wiley&lt;/publisher&gt;&lt;isbn&gt;1553-5592&lt;/isbn&gt;&lt;urls&gt;&lt;related-urls&gt;&lt;url&gt;https://dx.doi.org/10.12788/jhm.2704&lt;/url&gt;&lt;/related-urls&gt;&lt;/urls&gt;&lt;electronic-resource-num&gt;10.12788/jhm.2704&lt;/electronic-resource-num&gt;&lt;/record&gt;&lt;/Cite&gt;&lt;/EndNote&gt;</w:instrText>
            </w:r>
            <w:r w:rsidR="00B37D94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B37D94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(Holmgren &amp; </w:t>
            </w:r>
            <w:r w:rsidR="00B37D94">
              <w:rPr>
                <w:rFonts w:ascii="Times New Roman" w:hAnsi="Times New Roman" w:cs="Times New Roman"/>
                <w:noProof/>
                <w:sz w:val="22"/>
                <w:szCs w:val="22"/>
              </w:rPr>
              <w:lastRenderedPageBreak/>
              <w:t>Adler‐Milstein, 2017, p. 196)</w:t>
            </w:r>
            <w:r w:rsidR="00B37D94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40987706" w14:textId="36B1D386" w:rsidR="000354D2" w:rsidRPr="000354D2" w:rsidRDefault="000354D2">
            <w:pPr>
              <w:numPr>
                <w:ilvl w:val="0"/>
                <w:numId w:val="30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>Extent of regulation: multiple states and federal governmen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B37D94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4954AE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Holmgren&lt;/Author&gt;&lt;Year&gt;2017&lt;/Year&gt;&lt;RecNum&gt;24&lt;/RecNum&gt;&lt;Pages&gt;196&lt;/Pages&gt;&lt;DisplayText&gt;(Holmgren &amp;amp; Adler‐Milstein, 2017, p. 196; Labazova, 2019, p. 9)&lt;/DisplayText&gt;&lt;record&gt;&lt;rec-number&gt;24&lt;/rec-number&gt;&lt;foreign-keys&gt;&lt;key app="EN" db-id="tprseedpvz59x8e9dt55xfznx09a5vf2t2da" timestamp="1683566028"&gt;24&lt;/key&gt;&lt;/foreign-keys&gt;&lt;ref-type name="Journal Article"&gt;17&lt;/ref-type&gt;&lt;contributors&gt;&lt;authors&gt;&lt;author&gt;Holmgren, A. Jay&lt;/author&gt;&lt;author&gt;Adler‐Milstein, Julia&lt;/author&gt;&lt;/authors&gt;&lt;/contributors&gt;&lt;titles&gt;&lt;title&gt;Health Information Exchange in US Hospitals: The Current Landscape and a Path to Improved Information Sharing&lt;/title&gt;&lt;secondary-title&gt;Journal of Hospital Medicine&lt;/secondary-title&gt;&lt;/titles&gt;&lt;periodical&gt;&lt;full-title&gt;Journal of Hospital Medicine&lt;/full-title&gt;&lt;/periodical&gt;&lt;pages&gt;193-198&lt;/pages&gt;&lt;volume&gt;12&lt;/volume&gt;&lt;number&gt;3&lt;/number&gt;&lt;dates&gt;&lt;year&gt;2017&lt;/year&gt;&lt;/dates&gt;&lt;publisher&gt;Wiley&lt;/publisher&gt;&lt;isbn&gt;1553-5592&lt;/isbn&gt;&lt;urls&gt;&lt;related-urls&gt;&lt;url&gt;https://dx.doi.org/10.12788/jhm.2704&lt;/url&gt;&lt;/related-urls&gt;&lt;/urls&gt;&lt;electronic-resource-num&gt;10.12788/jhm.2704&lt;/electronic-resource-num&gt;&lt;/record&gt;&lt;/Cite&gt;&lt;Cite&gt;&lt;Author&gt;Labazova&lt;/Author&gt;&lt;Year&gt;2019&lt;/Year&gt;&lt;RecNum&gt;87&lt;/RecNum&gt;&lt;Pages&gt;9&lt;/Pages&gt;&lt;record&gt;&lt;rec-number&gt;87&lt;/rec-number&gt;&lt;foreign-keys&gt;&lt;key app="EN" db-id="tprseedpvz59x8e9dt55xfznx09a5vf2t2da" timestamp="1685125759"&gt;87&lt;/key&gt;&lt;/foreign-keys&gt;&lt;ref-type name="Conference Proceedings"&gt;10&lt;/ref-type&gt;&lt;contributors&gt;&lt;authors&gt;&lt;author&gt;Olga Labazova&lt;/author&gt;&lt;/authors&gt;&lt;/contributors&gt;&lt;titles&gt;&lt;title&gt;Towards a framework for evaluation of blockchain implementations&lt;/title&gt;&lt;secondary-title&gt;ICIS 2019 Proceedings&lt;/secondary-title&gt;&lt;/titles&gt;&lt;volume&gt;18&lt;/volume&gt;&lt;dates&gt;&lt;year&gt;2019&lt;/year&gt;&lt;/dates&gt;&lt;urls&gt;&lt;/urls&gt;&lt;/record&gt;&lt;/Cite&gt;&lt;/EndNote&gt;</w:instrText>
            </w:r>
            <w:r w:rsidR="00B37D94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4954AE">
              <w:rPr>
                <w:rFonts w:ascii="Times New Roman" w:hAnsi="Times New Roman" w:cs="Times New Roman"/>
                <w:noProof/>
                <w:sz w:val="22"/>
                <w:szCs w:val="22"/>
              </w:rPr>
              <w:t>(Holmgren &amp; Adler‐Milstein, 2017, p. 196; Labazova, 2019, p. 9)</w:t>
            </w:r>
            <w:r w:rsidR="00B37D94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543B1352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181C5ACB" w14:textId="77777777" w:rsidR="000354D2" w:rsidRPr="000354D2" w:rsidRDefault="000354D2" w:rsidP="000354D2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354D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Time period relevant for system characteristic:</w:t>
            </w:r>
          </w:p>
          <w:p w14:paraId="12D3D07A" w14:textId="075D778F" w:rsidR="000354D2" w:rsidRPr="000354D2" w:rsidRDefault="000354D2">
            <w:pPr>
              <w:numPr>
                <w:ilvl w:val="0"/>
                <w:numId w:val="2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>Past</w:t>
            </w:r>
            <w:r w:rsidR="008253C8">
              <w:rPr>
                <w:rFonts w:ascii="Times New Roman" w:hAnsi="Times New Roman" w:cs="Times New Roman"/>
                <w:sz w:val="22"/>
                <w:szCs w:val="22"/>
              </w:rPr>
              <w:t>: L</w:t>
            </w: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 xml:space="preserve">earnings from past technology adoption </w:t>
            </w:r>
            <w:r w:rsidRPr="000354D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attempts</w:t>
            </w:r>
            <w:r w:rsidR="006B6B98">
              <w:rPr>
                <w:rFonts w:ascii="Times New Roman" w:hAnsi="Times New Roman" w:cs="Times New Roman"/>
                <w:sz w:val="22"/>
                <w:szCs w:val="22"/>
              </w:rPr>
              <w:t>;</w:t>
            </w: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 xml:space="preserve"> attribute that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was</w:t>
            </w: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 xml:space="preserve"> once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a </w:t>
            </w:r>
            <w:r w:rsidR="00B37D94" w:rsidRPr="000354D2">
              <w:rPr>
                <w:rFonts w:ascii="Times New Roman" w:hAnsi="Times New Roman" w:cs="Times New Roman"/>
                <w:sz w:val="22"/>
                <w:szCs w:val="22"/>
              </w:rPr>
              <w:t>defining characteristic</w:t>
            </w: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 xml:space="preserve">, but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is</w:t>
            </w: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 xml:space="preserve"> no longer applicable or relevant</w:t>
            </w:r>
          </w:p>
          <w:p w14:paraId="79611E8E" w14:textId="357EE70B" w:rsidR="008F2104" w:rsidRPr="000354D2" w:rsidRDefault="000354D2">
            <w:pPr>
              <w:numPr>
                <w:ilvl w:val="0"/>
                <w:numId w:val="2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>Present</w:t>
            </w:r>
            <w:r w:rsidR="008253C8">
              <w:rPr>
                <w:rFonts w:ascii="Times New Roman" w:hAnsi="Times New Roman" w:cs="Times New Roman"/>
                <w:sz w:val="22"/>
                <w:szCs w:val="22"/>
              </w:rPr>
              <w:t>: C</w:t>
            </w: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>urrent characteristic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>generic statement</w:t>
            </w:r>
          </w:p>
        </w:tc>
        <w:tc>
          <w:tcPr>
            <w:tcW w:w="795" w:type="pct"/>
          </w:tcPr>
          <w:p w14:paraId="3797AFF2" w14:textId="77777777" w:rsidR="000354D2" w:rsidRPr="000354D2" w:rsidRDefault="000354D2">
            <w:pPr>
              <w:numPr>
                <w:ilvl w:val="0"/>
                <w:numId w:val="28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354D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Stakeholders involved</w:t>
            </w:r>
          </w:p>
          <w:p w14:paraId="5145B65F" w14:textId="77777777" w:rsidR="000354D2" w:rsidRPr="000354D2" w:rsidRDefault="000354D2">
            <w:pPr>
              <w:numPr>
                <w:ilvl w:val="0"/>
                <w:numId w:val="28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>Attribute description: System size, extent of regulation</w:t>
            </w:r>
          </w:p>
          <w:p w14:paraId="7A724415" w14:textId="77777777" w:rsidR="000354D2" w:rsidRPr="000354D2" w:rsidRDefault="000354D2">
            <w:pPr>
              <w:numPr>
                <w:ilvl w:val="0"/>
                <w:numId w:val="28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354D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Ease of change </w:t>
            </w:r>
          </w:p>
          <w:p w14:paraId="1DDE31C3" w14:textId="6458A6D3" w:rsidR="008F2104" w:rsidRPr="000354D2" w:rsidRDefault="000354D2">
            <w:pPr>
              <w:numPr>
                <w:ilvl w:val="0"/>
                <w:numId w:val="28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>Pace of change</w:t>
            </w:r>
          </w:p>
        </w:tc>
      </w:tr>
      <w:tr w:rsidR="00227AEA" w14:paraId="4FDA98AB" w14:textId="77777777" w:rsidTr="003807A6">
        <w:tc>
          <w:tcPr>
            <w:tcW w:w="229" w:type="pct"/>
          </w:tcPr>
          <w:p w14:paraId="282DB0F5" w14:textId="2EA13202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11</w:t>
            </w:r>
          </w:p>
        </w:tc>
        <w:tc>
          <w:tcPr>
            <w:tcW w:w="795" w:type="pct"/>
          </w:tcPr>
          <w:p w14:paraId="7BEA7F44" w14:textId="3718175C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Prior use of similar technology</w:t>
            </w:r>
          </w:p>
        </w:tc>
        <w:tc>
          <w:tcPr>
            <w:tcW w:w="795" w:type="pct"/>
          </w:tcPr>
          <w:p w14:paraId="6E2152DB" w14:textId="3E9D30C1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PriorTech</w:t>
            </w:r>
          </w:p>
        </w:tc>
        <w:tc>
          <w:tcPr>
            <w:tcW w:w="795" w:type="pct"/>
          </w:tcPr>
          <w:p w14:paraId="0F747ED8" w14:textId="0FBCE778" w:rsidR="008F2104" w:rsidRDefault="00B8017C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 xml:space="preserve">An organization’s ability and incentive to adopt </w:t>
            </w:r>
            <w:r w:rsidR="00B83331">
              <w:rPr>
                <w:rFonts w:ascii="Times New Roman" w:hAnsi="Times New Roman" w:cs="Times New Roman"/>
                <w:sz w:val="22"/>
                <w:szCs w:val="22"/>
              </w:rPr>
              <w:t>decentralized ID</w:t>
            </w: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 xml:space="preserve"> are largely a function of its level of related experience with prior technologies. </w:t>
            </w:r>
          </w:p>
        </w:tc>
        <w:tc>
          <w:tcPr>
            <w:tcW w:w="795" w:type="pct"/>
          </w:tcPr>
          <w:p w14:paraId="03AACC70" w14:textId="4CDE03D0" w:rsidR="00B8017C" w:rsidRPr="00B8017C" w:rsidRDefault="00B8017C">
            <w:pPr>
              <w:numPr>
                <w:ilvl w:val="0"/>
                <w:numId w:val="10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Similar technology users: Switching costs, artificially stabilizing existing solutions</w:t>
            </w:r>
          </w:p>
          <w:p w14:paraId="4A7191B8" w14:textId="795D60CB" w:rsidR="00B8017C" w:rsidRPr="00B8017C" w:rsidRDefault="00B8017C">
            <w:pPr>
              <w:numPr>
                <w:ilvl w:val="0"/>
                <w:numId w:val="10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Perception of new technology: Perceived as a replacement/</w:t>
            </w:r>
            <w:r w:rsidR="006B6B9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upgrade/parallel technology/</w:t>
            </w:r>
            <w:r w:rsidR="006B6B9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complementation</w:t>
            </w:r>
            <w:r w:rsidR="00512AC7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512AC7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512AC7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Greenhalgh&lt;/Author&gt;&lt;Year&gt;2017&lt;/Year&gt;&lt;RecNum&gt;435&lt;/RecNum&gt;&lt;Pages&gt;11&lt;/Pages&gt;&lt;DisplayText&gt;(Greenhalgh et al., 2017, p. 11)&lt;/DisplayText&gt;&lt;record&gt;&lt;rec-number&gt;435&lt;/rec-number&gt;&lt;foreign-keys&gt;&lt;key app="EN" db-id="tprseedpvz59x8e9dt55xfznx09a5vf2t2da" timestamp="1693267961"&gt;435&lt;/key&gt;&lt;/foreign-keys&gt;&lt;ref-type name="Journal Article"&gt;17&lt;/ref-type&gt;&lt;contributors&gt;&lt;authors&gt;&lt;author&gt;Greenhalgh, Trisha&lt;/author&gt;&lt;author&gt;Wherton, Joseph&lt;/author&gt;&lt;author&gt;Papoutsi, Chrysanthi&lt;/author&gt;&lt;author&gt;Lynch, Jennifer&lt;/author&gt;&lt;author&gt;Hughes, Gemma&lt;/author&gt;&lt;author&gt;A&amp;apos;Court, Christine&lt;/author&gt;&lt;author&gt;Hinder, Susan&lt;/author&gt;&lt;author&gt;Fahy, Nick&lt;/author&gt;&lt;author&gt;Procter, Rob&lt;/author&gt;&lt;author&gt;Shaw, Sara&lt;/author&gt;&lt;/authors&gt;&lt;/contributors&gt;&lt;titles&gt;&lt;title&gt;Beyond Adoption: A New Framework for Theorizing and Evaluating Nonadoption, Abandonment, and Challenges to the Scale-Up, Spread, and Sustainability of Health and Care Technologies&lt;/title&gt;&lt;secondary-title&gt;Journal of Medical Internet Research&lt;/secondary-title&gt;&lt;/titles&gt;&lt;periodical&gt;&lt;full-title&gt;Journal of Medical Internet Research&lt;/full-title&gt;&lt;/periodical&gt;&lt;pages&gt;e367&lt;/pages&gt;&lt;volume&gt;19&lt;/volume&gt;&lt;number&gt;11&lt;/number&gt;&lt;dates&gt;&lt;year&gt;2017&lt;/year&gt;&lt;/dates&gt;&lt;publisher&gt;JMIR Publications Inc.&lt;/publisher&gt;&lt;isbn&gt;1438-8871&lt;/isbn&gt;&lt;urls&gt;&lt;related-urls&gt;&lt;url&gt;https://dx.doi.org/10.2196/jmir.8775&lt;/url&gt;&lt;/related-urls&gt;&lt;/urls&gt;&lt;electronic-resource-num&gt;10.2196/jmir.8775&lt;/electronic-resource-num&gt;&lt;/record&gt;&lt;/Cite&gt;&lt;/EndNote&gt;</w:instrText>
            </w:r>
            <w:r w:rsidR="00512AC7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512AC7">
              <w:rPr>
                <w:rFonts w:ascii="Times New Roman" w:hAnsi="Times New Roman" w:cs="Times New Roman"/>
                <w:noProof/>
                <w:sz w:val="22"/>
                <w:szCs w:val="22"/>
              </w:rPr>
              <w:t>(Greenhalgh et al., 2017, p. 11)</w:t>
            </w:r>
            <w:r w:rsidR="00512AC7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0332CB83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7117047D" w14:textId="77777777" w:rsidR="00B8017C" w:rsidRPr="00B8017C" w:rsidRDefault="00B8017C" w:rsidP="00B8017C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 xml:space="preserve">Time period relevant to prior use of technology: </w:t>
            </w:r>
          </w:p>
          <w:p w14:paraId="1B1417DD" w14:textId="7C439102" w:rsidR="00B8017C" w:rsidRPr="00B8017C" w:rsidRDefault="00B8017C">
            <w:pPr>
              <w:numPr>
                <w:ilvl w:val="0"/>
                <w:numId w:val="1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Pas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A</w:t>
            </w: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bout the prior technology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,</w:t>
            </w: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 xml:space="preserve"> implications of prior technology on new technology</w:t>
            </w:r>
          </w:p>
          <w:p w14:paraId="6CE434DA" w14:textId="5BEE75C7" w:rsidR="00B8017C" w:rsidRPr="00B8017C" w:rsidRDefault="00B8017C">
            <w:pPr>
              <w:numPr>
                <w:ilvl w:val="0"/>
                <w:numId w:val="1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Presen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G</w:t>
            </w: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eneric statemen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,</w:t>
            </w: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 xml:space="preserve"> about the new technology</w:t>
            </w:r>
          </w:p>
          <w:p w14:paraId="09CC788C" w14:textId="25156C6C" w:rsidR="00B8017C" w:rsidRPr="00B8017C" w:rsidRDefault="00B8017C">
            <w:pPr>
              <w:numPr>
                <w:ilvl w:val="0"/>
                <w:numId w:val="1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Future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A</w:t>
            </w: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bout the technology to be adopted</w:t>
            </w:r>
          </w:p>
          <w:p w14:paraId="4EB6060E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43846568" w14:textId="77777777" w:rsidR="00B8017C" w:rsidRPr="00B8017C" w:rsidRDefault="00B8017C">
            <w:pPr>
              <w:numPr>
                <w:ilvl w:val="0"/>
                <w:numId w:val="1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8017C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Unit of analysis (individual, organizational)</w:t>
            </w:r>
          </w:p>
          <w:p w14:paraId="493323EB" w14:textId="77777777" w:rsidR="00B8017C" w:rsidRPr="00B8017C" w:rsidRDefault="00B8017C">
            <w:pPr>
              <w:numPr>
                <w:ilvl w:val="0"/>
                <w:numId w:val="1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User classification: Similar technology users, non-similar technology users</w:t>
            </w:r>
          </w:p>
          <w:p w14:paraId="490353A0" w14:textId="47E9C1C0" w:rsidR="001E67A9" w:rsidRPr="001E67A9" w:rsidRDefault="00B8017C">
            <w:pPr>
              <w:numPr>
                <w:ilvl w:val="0"/>
                <w:numId w:val="1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Implication of having adopted other technologies prior</w:t>
            </w:r>
            <w:r w:rsidR="001E67A9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1E67A9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WZW5rYXRlc2g8L0F1dGhvcj48WWVhcj4yMDEyPC9ZZWFy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=
</w:fldData>
              </w:fldChar>
            </w:r>
            <w:r w:rsidR="00A925D5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A925D5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WZW5rYXRlc2g8L0F1dGhvcj48WWVhcj4yMDEyPC9ZZWFy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=
</w:fldData>
              </w:fldChar>
            </w:r>
            <w:r w:rsidR="00A925D5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A925D5">
              <w:rPr>
                <w:rFonts w:ascii="Times New Roman" w:hAnsi="Times New Roman" w:cs="Times New Roman"/>
                <w:sz w:val="22"/>
                <w:szCs w:val="22"/>
              </w:rPr>
            </w:r>
            <w:r w:rsidR="00A925D5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1E67A9">
              <w:rPr>
                <w:rFonts w:ascii="Times New Roman" w:hAnsi="Times New Roman" w:cs="Times New Roman"/>
                <w:sz w:val="22"/>
                <w:szCs w:val="22"/>
              </w:rPr>
            </w:r>
            <w:r w:rsidR="001E67A9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A925D5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(Greenhalgh et al., 2017, p. 11; </w:t>
            </w:r>
            <w:r w:rsidR="00A925D5">
              <w:rPr>
                <w:rFonts w:ascii="Times New Roman" w:hAnsi="Times New Roman" w:cs="Times New Roman"/>
                <w:noProof/>
                <w:sz w:val="22"/>
                <w:szCs w:val="22"/>
              </w:rPr>
              <w:lastRenderedPageBreak/>
              <w:t>Katz &amp; Shapiro, 1986, p. 825; Venkatesh et al., 2012, p. 161)</w:t>
            </w:r>
            <w:r w:rsidR="001E67A9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38131A09" w14:textId="2DA9C7F9" w:rsidR="008F2104" w:rsidRPr="006F151F" w:rsidRDefault="00B8017C" w:rsidP="001E67A9">
            <w:pPr>
              <w:numPr>
                <w:ilvl w:val="0"/>
                <w:numId w:val="1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Perception of new technology</w:t>
            </w:r>
            <w:r w:rsidR="006B6B9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6B6B98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LYXR6PC9BdXRob3I+PFllYXI+MTk4NjwvWWVhcj48UmVj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==
</w:fldData>
              </w:fldChar>
            </w:r>
            <w:r w:rsidR="00A925D5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A925D5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LYXR6PC9BdXRob3I+PFllYXI+MTk4NjwvWWVhcj48UmVj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==
</w:fldData>
              </w:fldChar>
            </w:r>
            <w:r w:rsidR="00A925D5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A925D5">
              <w:rPr>
                <w:rFonts w:ascii="Times New Roman" w:hAnsi="Times New Roman" w:cs="Times New Roman"/>
                <w:sz w:val="22"/>
                <w:szCs w:val="22"/>
              </w:rPr>
            </w:r>
            <w:r w:rsidR="00A925D5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6B6B98">
              <w:rPr>
                <w:rFonts w:ascii="Times New Roman" w:hAnsi="Times New Roman" w:cs="Times New Roman"/>
                <w:sz w:val="22"/>
                <w:szCs w:val="22"/>
              </w:rPr>
            </w:r>
            <w:r w:rsidR="006B6B9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A925D5">
              <w:rPr>
                <w:rFonts w:ascii="Times New Roman" w:hAnsi="Times New Roman" w:cs="Times New Roman"/>
                <w:noProof/>
                <w:sz w:val="22"/>
                <w:szCs w:val="22"/>
              </w:rPr>
              <w:t>(Greenhalgh et al., 2017, p. 11; Katz &amp; Shapiro, 1986, p. 825)</w:t>
            </w:r>
            <w:r w:rsidR="006B6B9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227AEA" w14:paraId="24BD4CCE" w14:textId="77777777" w:rsidTr="003807A6">
        <w:tc>
          <w:tcPr>
            <w:tcW w:w="229" w:type="pct"/>
          </w:tcPr>
          <w:p w14:paraId="11C52336" w14:textId="42270446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12</w:t>
            </w:r>
          </w:p>
        </w:tc>
        <w:tc>
          <w:tcPr>
            <w:tcW w:w="795" w:type="pct"/>
          </w:tcPr>
          <w:p w14:paraId="52E489E2" w14:textId="13B95B98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Magnitude of change</w:t>
            </w:r>
          </w:p>
        </w:tc>
        <w:tc>
          <w:tcPr>
            <w:tcW w:w="795" w:type="pct"/>
          </w:tcPr>
          <w:p w14:paraId="248A96F1" w14:textId="378CAA81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MagnChan</w:t>
            </w:r>
          </w:p>
        </w:tc>
        <w:tc>
          <w:tcPr>
            <w:tcW w:w="795" w:type="pct"/>
          </w:tcPr>
          <w:p w14:paraId="1F6366B1" w14:textId="74917509" w:rsidR="008253C8" w:rsidRPr="008253C8" w:rsidRDefault="008253C8" w:rsidP="008253C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Decentralized technology’s </w:t>
            </w: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 xml:space="preserve">expected magnitude of change on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an</w:t>
            </w: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 xml:space="preserve"> organization and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 xml:space="preserve">or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healthcare</w:t>
            </w: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 xml:space="preserve"> system. </w:t>
            </w:r>
          </w:p>
          <w:p w14:paraId="73CD6E58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2B0F1B28" w14:textId="52D1EF89" w:rsidR="008F2104" w:rsidRPr="008253C8" w:rsidRDefault="008253C8">
            <w:pPr>
              <w:numPr>
                <w:ilvl w:val="0"/>
                <w:numId w:val="33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>Shift in power structures: Dependence, lack of data ownershi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p</w:t>
            </w:r>
            <w:r w:rsidR="00D01D89">
              <w:rPr>
                <w:rFonts w:ascii="Times New Roman" w:hAnsi="Times New Roman" w:cs="Times New Roman"/>
                <w:sz w:val="22"/>
                <w:szCs w:val="22"/>
              </w:rPr>
              <w:t xml:space="preserve">, replacement of business model </w:t>
            </w:r>
            <w:r w:rsidR="00D01D89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D01D89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Klein&lt;/Author&gt;&lt;Year&gt;2018&lt;/Year&gt;&lt;RecNum&gt;458&lt;/RecNum&gt;&lt;Pages&gt;3&lt;/Pages&gt;&lt;DisplayText&gt;(Klein et al., 2018, p. 3)&lt;/DisplayText&gt;&lt;record&gt;&lt;rec-number&gt;458&lt;/rec-number&gt;&lt;foreign-keys&gt;&lt;key app="EN" db-id="tprseedpvz59x8e9dt55xfznx09a5vf2t2da" timestamp="1694049524"&gt;458&lt;/key&gt;&lt;/foreign-keys&gt;&lt;ref-type name="Conference Proceedings"&gt;10&lt;/ref-type&gt;&lt;contributors&gt;&lt;authors&gt;&lt;author&gt;Sandra Klein&lt;/author&gt;&lt;author&gt;Wolfgang Prinz&lt;/author&gt;&lt;author&gt;Wolfgang Gräther&lt;/author&gt;&lt;/authors&gt;&lt;secondary-authors&gt;&lt;author&gt;Wolfgang Prinz&lt;/author&gt;&lt;author&gt;P. Hoschka&lt;/author&gt;&lt;/secondary-authors&gt;&lt;/contributors&gt;&lt;titles&gt;&lt;title&gt;A use case identification framework and use case canvas for identifying and exploring relevant blockchain opportunities&lt;/title&gt;&lt;secondary-title&gt;1st ERCIM Blockchain Workshop 2018&lt;/secondary-title&gt;&lt;/titles&gt;&lt;pages&gt;1-8&lt;/pages&gt;&lt;volume&gt;10&lt;/volume&gt;&lt;dates&gt;&lt;year&gt;2018&lt;/year&gt;&lt;/dates&gt;&lt;publisher&gt;Reports of the European Society for Socially Embedded Technologies&lt;/publisher&gt;&lt;urls&gt;&lt;/urls&gt;&lt;electronic-resource-num&gt;10.18420/blockchain2018_02&amp;quot;&lt;/electronic-resource-num&gt;&lt;/record&gt;&lt;/Cite&gt;&lt;/EndNote&gt;</w:instrText>
            </w:r>
            <w:r w:rsidR="00D01D89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D01D89">
              <w:rPr>
                <w:rFonts w:ascii="Times New Roman" w:hAnsi="Times New Roman" w:cs="Times New Roman"/>
                <w:noProof/>
                <w:sz w:val="22"/>
                <w:szCs w:val="22"/>
              </w:rPr>
              <w:t>(Klein et al., 2018, p. 3)</w:t>
            </w:r>
            <w:r w:rsidR="00D01D89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D01D89">
              <w:rPr>
                <w:rFonts w:ascii="Times New Roman" w:hAnsi="Times New Roman" w:cs="Times New Roman"/>
                <w:sz w:val="22"/>
                <w:szCs w:val="22"/>
              </w:rPr>
              <w:t xml:space="preserve">, intermediary replacement </w:t>
            </w:r>
            <w:r w:rsidR="00D01D89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D01D89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Klein&lt;/Author&gt;&lt;Year&gt;2018&lt;/Year&gt;&lt;RecNum&gt;458&lt;/RecNum&gt;&lt;Pages&gt;3&lt;/Pages&gt;&lt;DisplayText&gt;(Klein et al., 2018, p. 3)&lt;/DisplayText&gt;&lt;record&gt;&lt;rec-number&gt;458&lt;/rec-number&gt;&lt;foreign-keys&gt;&lt;key app="EN" db-id="tprseedpvz59x8e9dt55xfznx09a5vf2t2da" timestamp="1694049524"&gt;458&lt;/key&gt;&lt;/foreign-keys&gt;&lt;ref-type name="Conference Proceedings"&gt;10&lt;/ref-type&gt;&lt;contributors&gt;&lt;authors&gt;&lt;author&gt;Sandra Klein&lt;/author&gt;&lt;author&gt;Wolfgang Prinz&lt;/author&gt;&lt;author&gt;Wolfgang Gräther&lt;/author&gt;&lt;/authors&gt;&lt;secondary-authors&gt;&lt;author&gt;Wolfgang Prinz&lt;/author&gt;&lt;author&gt;P. Hoschka&lt;/author&gt;&lt;/secondary-authors&gt;&lt;/contributors&gt;&lt;titles&gt;&lt;title&gt;A use case identification framework and use case canvas for identifying and exploring relevant blockchain opportunities&lt;/title&gt;&lt;secondary-title&gt;1st ERCIM Blockchain Workshop 2018&lt;/secondary-title&gt;&lt;/titles&gt;&lt;pages&gt;1-8&lt;/pages&gt;&lt;volume&gt;10&lt;/volume&gt;&lt;dates&gt;&lt;year&gt;2018&lt;/year&gt;&lt;/dates&gt;&lt;publisher&gt;Reports of the European Society for Socially Embedded Technologies&lt;/publisher&gt;&lt;urls&gt;&lt;/urls&gt;&lt;electronic-resource-num&gt;10.18420/blockchain2018_02&amp;quot;&lt;/electronic-resource-num&gt;&lt;/record&gt;&lt;/Cite&gt;&lt;/EndNote&gt;</w:instrText>
            </w:r>
            <w:r w:rsidR="00D01D89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D01D89">
              <w:rPr>
                <w:rFonts w:ascii="Times New Roman" w:hAnsi="Times New Roman" w:cs="Times New Roman"/>
                <w:noProof/>
                <w:sz w:val="22"/>
                <w:szCs w:val="22"/>
              </w:rPr>
              <w:t>(Klein et al., 2018, p. 3)</w:t>
            </w:r>
            <w:r w:rsidR="00D01D89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  <w:tc>
          <w:tcPr>
            <w:tcW w:w="795" w:type="pct"/>
          </w:tcPr>
          <w:p w14:paraId="62CA3ABE" w14:textId="77777777" w:rsidR="008253C8" w:rsidRPr="008253C8" w:rsidRDefault="008253C8" w:rsidP="008253C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 xml:space="preserve">Time period relevant to magnitude of change: </w:t>
            </w:r>
          </w:p>
          <w:p w14:paraId="033C65FE" w14:textId="0F80CA97" w:rsidR="008253C8" w:rsidRPr="008253C8" w:rsidRDefault="008253C8">
            <w:pPr>
              <w:numPr>
                <w:ilvl w:val="0"/>
                <w:numId w:val="3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>Pas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: Experience</w:t>
            </w: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  <w:p w14:paraId="3F216204" w14:textId="0CC869F4" w:rsidR="008253C8" w:rsidRPr="008253C8" w:rsidRDefault="008253C8">
            <w:pPr>
              <w:numPr>
                <w:ilvl w:val="0"/>
                <w:numId w:val="3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>Presen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: G</w:t>
            </w: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>eneric statemen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t,</w:t>
            </w: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 xml:space="preserve"> current challenge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 xml:space="preserve">something in the past that still applies </w:t>
            </w:r>
          </w:p>
          <w:p w14:paraId="7EBA1BC1" w14:textId="1B83122B" w:rsidR="008253C8" w:rsidRPr="008253C8" w:rsidRDefault="008253C8">
            <w:pPr>
              <w:numPr>
                <w:ilvl w:val="0"/>
                <w:numId w:val="3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>Future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: Expected magnitude of change</w:t>
            </w:r>
          </w:p>
          <w:p w14:paraId="7D91AAAA" w14:textId="1EF758DC" w:rsidR="008F2104" w:rsidRPr="006B6B98" w:rsidRDefault="008F2104" w:rsidP="006B6B9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373E29FE" w14:textId="7E78D60F" w:rsidR="008253C8" w:rsidRPr="008253C8" w:rsidRDefault="008253C8">
            <w:pPr>
              <w:numPr>
                <w:ilvl w:val="0"/>
                <w:numId w:val="3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>Degree of organizational change: Structural change, cultural change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LcnVzZTwvQXV0aG9yPjxZZWFyPjIwMTY8L1llYXI+PFJl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</w:fldData>
              </w:fldChar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LcnVzZTwvQXV0aG9yPjxZZWFyPjIwMTY8L1llYXI+PFJl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</w:fldData>
              </w:fldChar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>
              <w:rPr>
                <w:rFonts w:ascii="Times New Roman" w:hAnsi="Times New Roman" w:cs="Times New Roman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(Kruse, Kothman, et al., 2016, p. 9; Kruse, Kristof, et al., 2016, p. 5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330C8A3A" w14:textId="7974F404" w:rsidR="006B6B98" w:rsidRDefault="008253C8">
            <w:pPr>
              <w:numPr>
                <w:ilvl w:val="0"/>
                <w:numId w:val="3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>Shift in power structure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7938AA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F51923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Katz&lt;/Author&gt;&lt;Year&gt;1986&lt;/Year&gt;&lt;RecNum&gt;430&lt;/RecNum&gt;&lt;Pages&gt;825&lt;/Pages&gt;&lt;DisplayText&gt;(Katz &amp;amp; Shapiro, 1986, p. 825; Parsons, 1951, p. 332)&lt;/DisplayText&gt;&lt;record&gt;&lt;rec-number&gt;430&lt;/rec-number&gt;&lt;foreign-keys&gt;&lt;key app="EN" db-id="tprseedpvz59x8e9dt55xfznx09a5vf2t2da" timestamp="1693232079"&gt;430&lt;/key&gt;&lt;/foreign-keys&gt;&lt;ref-type name="Journal Article"&gt;17&lt;/ref-type&gt;&lt;contributors&gt;&lt;authors&gt;&lt;author&gt;Michael L. Katz&lt;/author&gt;&lt;author&gt;Carl Shapiro&lt;/author&gt;&lt;/authors&gt;&lt;/contributors&gt;&lt;titles&gt;&lt;title&gt;Technology adoption in the presence of network externalities&lt;/title&gt;&lt;secondary-title&gt;Journal of Political Economy&lt;/secondary-title&gt;&lt;/titles&gt;&lt;periodical&gt;&lt;full-title&gt;Journal of Political Economy&lt;/full-title&gt;&lt;/periodical&gt;&lt;pages&gt;822- 841&lt;/pages&gt;&lt;volume&gt;94&lt;/volume&gt;&lt;number&gt;4&lt;/number&gt;&lt;dates&gt;&lt;year&gt;1986&lt;/year&gt;&lt;/dates&gt;&lt;urls&gt;&lt;/urls&gt;&lt;electronic-resource-num&gt;10.1086/261409&lt;/electronic-resource-num&gt;&lt;/record&gt;&lt;/Cite&gt;&lt;Cite&gt;&lt;Author&gt;Parsons&lt;/Author&gt;&lt;Year&gt;1951&lt;/Year&gt;&lt;RecNum&gt;177&lt;/RecNum&gt;&lt;Pages&gt;332&lt;/Pages&gt;&lt;record&gt;&lt;rec-number&gt;177&lt;/rec-number&gt;&lt;foreign-keys&gt;&lt;key app="EN" db-id="tprseedpvz59x8e9dt55xfznx09a5vf2t2da" timestamp="1686863329"&gt;177&lt;/key&gt;&lt;/foreign-keys&gt;&lt;ref-type name="Electronic Book"&gt;44&lt;/ref-type&gt;&lt;contributors&gt;&lt;authors&gt;&lt;author&gt;Talcott Parsons&lt;/author&gt;&lt;/authors&gt;&lt;secondary-authors&gt;&lt;author&gt;Bryan S. Turner&lt;/author&gt;&lt;/secondary-authors&gt;&lt;/contributors&gt;&lt;titles&gt;&lt;title&gt;The Social System&lt;/title&gt;&lt;/titles&gt;&lt;dates&gt;&lt;year&gt;1951&lt;/year&gt;&lt;/dates&gt;&lt;publisher&gt;Routledge&lt;/publisher&gt;&lt;urls&gt;&lt;/urls&gt;&lt;/record&gt;&lt;/Cite&gt;&lt;/EndNote&gt;</w:instrText>
            </w:r>
            <w:r w:rsidR="007938AA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F51923">
              <w:rPr>
                <w:rFonts w:ascii="Times New Roman" w:hAnsi="Times New Roman" w:cs="Times New Roman"/>
                <w:noProof/>
                <w:sz w:val="22"/>
                <w:szCs w:val="22"/>
              </w:rPr>
              <w:t>(Katz &amp; Shapiro, 1986, p. 825; Parsons, 1951, p. 332)</w:t>
            </w:r>
            <w:r w:rsidR="007938AA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584D337E" w14:textId="45811843" w:rsidR="008F2104" w:rsidRPr="006A09ED" w:rsidRDefault="008253C8" w:rsidP="006A09ED">
            <w:pPr>
              <w:numPr>
                <w:ilvl w:val="0"/>
                <w:numId w:val="3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>Unit of analysis (organization, system)</w:t>
            </w:r>
          </w:p>
        </w:tc>
      </w:tr>
    </w:tbl>
    <w:p w14:paraId="448FD117" w14:textId="77777777" w:rsidR="00540281" w:rsidRDefault="00540281" w:rsidP="00606AF8">
      <w:pPr>
        <w:spacing w:line="288" w:lineRule="auto"/>
        <w:rPr>
          <w:rFonts w:ascii="Times New Roman" w:hAnsi="Times New Roman" w:cs="Times New Roman"/>
          <w:sz w:val="22"/>
          <w:szCs w:val="22"/>
        </w:rPr>
      </w:pPr>
    </w:p>
    <w:p w14:paraId="4DAAF763" w14:textId="77777777" w:rsidR="00540281" w:rsidRDefault="00540281" w:rsidP="00606AF8">
      <w:pPr>
        <w:spacing w:line="288" w:lineRule="auto"/>
        <w:rPr>
          <w:rFonts w:ascii="Times New Roman" w:hAnsi="Times New Roman" w:cs="Times New Roman"/>
          <w:sz w:val="22"/>
          <w:szCs w:val="22"/>
        </w:rPr>
      </w:pPr>
    </w:p>
    <w:p w14:paraId="64054CEC" w14:textId="77777777" w:rsidR="008F3112" w:rsidRPr="008F3112" w:rsidRDefault="00540281" w:rsidP="008F3112">
      <w:pPr>
        <w:pStyle w:val="EndNoteBibliographyTitle"/>
        <w:rPr>
          <w:b/>
          <w:noProof/>
          <w:sz w:val="28"/>
        </w:rPr>
      </w:pPr>
      <w:r>
        <w:rPr>
          <w:sz w:val="24"/>
        </w:rPr>
        <w:lastRenderedPageBreak/>
        <w:fldChar w:fldCharType="begin"/>
      </w:r>
      <w:r>
        <w:instrText xml:space="preserve"> ADDIN EN.REFLIST </w:instrText>
      </w:r>
      <w:r>
        <w:rPr>
          <w:sz w:val="24"/>
        </w:rPr>
        <w:fldChar w:fldCharType="separate"/>
      </w:r>
      <w:r w:rsidR="008F3112" w:rsidRPr="008F3112">
        <w:rPr>
          <w:b/>
          <w:noProof/>
          <w:sz w:val="28"/>
        </w:rPr>
        <w:t>Bibliography</w:t>
      </w:r>
    </w:p>
    <w:p w14:paraId="4B20A889" w14:textId="77777777" w:rsidR="008F3112" w:rsidRPr="008F3112" w:rsidRDefault="008F3112" w:rsidP="008F3112">
      <w:pPr>
        <w:pStyle w:val="EndNoteBibliographyTitle"/>
        <w:rPr>
          <w:b/>
          <w:noProof/>
          <w:sz w:val="28"/>
        </w:rPr>
      </w:pPr>
    </w:p>
    <w:p w14:paraId="5BB2BDB6" w14:textId="77777777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Adler-Milstein, J., Lin, S. C., &amp; Jha, A. K. (2016). The number of health information exchange efforts is declining, leaving the viability of broad clinical data exchange uncertain. </w:t>
      </w:r>
      <w:r w:rsidRPr="008F3112">
        <w:rPr>
          <w:i/>
          <w:noProof/>
        </w:rPr>
        <w:t>Health Information Exchange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35</w:t>
      </w:r>
      <w:r w:rsidRPr="008F3112">
        <w:rPr>
          <w:noProof/>
        </w:rPr>
        <w:t xml:space="preserve">(7), 1278–1285. </w:t>
      </w:r>
    </w:p>
    <w:p w14:paraId="0DCD4A0E" w14:textId="77777777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Anderson, C. L., &amp; Agarwal, R. (2011). The digitization of healthcare: Boundary risks, emotion, and consumer willingness to disclose personal health information. </w:t>
      </w:r>
      <w:r w:rsidRPr="008F3112">
        <w:rPr>
          <w:i/>
          <w:noProof/>
        </w:rPr>
        <w:t>Information Systems Research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22</w:t>
      </w:r>
      <w:r w:rsidRPr="008F3112">
        <w:rPr>
          <w:noProof/>
        </w:rPr>
        <w:t xml:space="preserve">(3). </w:t>
      </w:r>
    </w:p>
    <w:p w14:paraId="0385E167" w14:textId="2E3430C8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Besharov, M. L., &amp; Smith, W. K. (2014). Multiple institutional logics in organizations: Explaining their varied nature and implications. </w:t>
      </w:r>
      <w:r w:rsidRPr="008F3112">
        <w:rPr>
          <w:i/>
          <w:noProof/>
        </w:rPr>
        <w:t>The Academy of Management Review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39</w:t>
      </w:r>
      <w:r w:rsidRPr="008F3112">
        <w:rPr>
          <w:noProof/>
        </w:rPr>
        <w:t xml:space="preserve">(3), 364-381. </w:t>
      </w:r>
      <w:hyperlink r:id="rId6" w:history="1">
        <w:r w:rsidRPr="008F3112">
          <w:rPr>
            <w:rStyle w:val="Hyperlink"/>
            <w:noProof/>
          </w:rPr>
          <w:t>https://doi.org/10.5465/amr.2011.0431</w:t>
        </w:r>
      </w:hyperlink>
      <w:r w:rsidRPr="008F3112">
        <w:rPr>
          <w:noProof/>
        </w:rPr>
        <w:t xml:space="preserve"> </w:t>
      </w:r>
    </w:p>
    <w:p w14:paraId="499786E6" w14:textId="77777777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Brouthers, K. D., Brouthers, L. E., &amp; Wilkinson, T. J. (1995). Strategic alliances: Choose your partners. </w:t>
      </w:r>
      <w:r w:rsidRPr="008F3112">
        <w:rPr>
          <w:i/>
          <w:noProof/>
        </w:rPr>
        <w:t>Long Range Planning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28</w:t>
      </w:r>
      <w:r w:rsidRPr="008F3112">
        <w:rPr>
          <w:noProof/>
        </w:rPr>
        <w:t xml:space="preserve">(3), 18-25. </w:t>
      </w:r>
    </w:p>
    <w:p w14:paraId="20CE3C27" w14:textId="25A4C2F1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Child, J., Faulkner, D., Tallman, S., &amp; Hsieh, L. (2019). </w:t>
      </w:r>
      <w:r w:rsidRPr="008F3112">
        <w:rPr>
          <w:i/>
          <w:noProof/>
        </w:rPr>
        <w:t>Cooperative xtrategy: Managing alliances and networks</w:t>
      </w:r>
      <w:r w:rsidRPr="008F3112">
        <w:rPr>
          <w:noProof/>
        </w:rPr>
        <w:t xml:space="preserve"> (3rd ed.). Oxford University Press. </w:t>
      </w:r>
      <w:hyperlink r:id="rId7" w:history="1">
        <w:r w:rsidRPr="008F3112">
          <w:rPr>
            <w:rStyle w:val="Hyperlink"/>
            <w:noProof/>
          </w:rPr>
          <w:t>https://doi.org/10.1093/oso/9780198814634.003.0009</w:t>
        </w:r>
      </w:hyperlink>
      <w:r w:rsidRPr="008F3112">
        <w:rPr>
          <w:noProof/>
        </w:rPr>
        <w:t xml:space="preserve"> </w:t>
      </w:r>
    </w:p>
    <w:p w14:paraId="39455281" w14:textId="77777777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Corsaro, D., &amp; Snehota, I. (2011). Alignment and misalignment in business relationships. </w:t>
      </w:r>
      <w:r w:rsidRPr="008F3112">
        <w:rPr>
          <w:i/>
          <w:noProof/>
        </w:rPr>
        <w:t>Industrial Marketing Management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40</w:t>
      </w:r>
      <w:r w:rsidRPr="008F3112">
        <w:rPr>
          <w:noProof/>
        </w:rPr>
        <w:t xml:space="preserve">. </w:t>
      </w:r>
    </w:p>
    <w:p w14:paraId="6C874D89" w14:textId="79980104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Cresswell, K., Williams, R., &amp; Sheikh, A. (2020). Developing and applying a formative evaluation framework for health information technology implementations: Qualitative investigation. </w:t>
      </w:r>
      <w:r w:rsidRPr="008F3112">
        <w:rPr>
          <w:i/>
          <w:noProof/>
        </w:rPr>
        <w:t>Journal of Medical Internet Research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22</w:t>
      </w:r>
      <w:r w:rsidRPr="008F3112">
        <w:rPr>
          <w:noProof/>
        </w:rPr>
        <w:t xml:space="preserve">(6), e15068. </w:t>
      </w:r>
      <w:hyperlink r:id="rId8" w:history="1">
        <w:r w:rsidRPr="008F3112">
          <w:rPr>
            <w:rStyle w:val="Hyperlink"/>
            <w:noProof/>
          </w:rPr>
          <w:t>https://doi.org/10.2196/15068</w:t>
        </w:r>
      </w:hyperlink>
      <w:r w:rsidRPr="008F3112">
        <w:rPr>
          <w:noProof/>
        </w:rPr>
        <w:t xml:space="preserve"> </w:t>
      </w:r>
    </w:p>
    <w:p w14:paraId="5F530D09" w14:textId="405F1F0A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Cresswell, K. M., Worth, A., &amp; Sheikh, A. (2010). Actor-network theory and its role in understanding the implementation of information technology developments in healthcare. </w:t>
      </w:r>
      <w:r w:rsidRPr="008F3112">
        <w:rPr>
          <w:i/>
          <w:noProof/>
        </w:rPr>
        <w:t>BMC Medical Informatics and Decision Making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10</w:t>
      </w:r>
      <w:r w:rsidRPr="008F3112">
        <w:rPr>
          <w:noProof/>
        </w:rPr>
        <w:t xml:space="preserve">(1), 67. </w:t>
      </w:r>
      <w:hyperlink r:id="rId9" w:history="1">
        <w:r w:rsidRPr="008F3112">
          <w:rPr>
            <w:rStyle w:val="Hyperlink"/>
            <w:noProof/>
          </w:rPr>
          <w:t>https://doi.org/10.1186/1472-6947-10-67</w:t>
        </w:r>
      </w:hyperlink>
      <w:r w:rsidRPr="008F3112">
        <w:rPr>
          <w:noProof/>
        </w:rPr>
        <w:t xml:space="preserve"> </w:t>
      </w:r>
    </w:p>
    <w:p w14:paraId="0814A42D" w14:textId="28E53009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Cummings, J. L., &amp; Holmberg, S. R. (2012). Best-fit alliance partners: The use of critical success factors in a comprehensive partner selection process. </w:t>
      </w:r>
      <w:r w:rsidRPr="008F3112">
        <w:rPr>
          <w:i/>
          <w:noProof/>
        </w:rPr>
        <w:t>Long Range Planning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45</w:t>
      </w:r>
      <w:r w:rsidRPr="008F3112">
        <w:rPr>
          <w:noProof/>
        </w:rPr>
        <w:t xml:space="preserve">(2-3), 136-159. </w:t>
      </w:r>
      <w:hyperlink r:id="rId10" w:history="1">
        <w:r w:rsidRPr="008F3112">
          <w:rPr>
            <w:rStyle w:val="Hyperlink"/>
            <w:noProof/>
          </w:rPr>
          <w:t>https://doi.org/10.1016/j.lrp.2012.01.001</w:t>
        </w:r>
      </w:hyperlink>
      <w:r w:rsidRPr="008F3112">
        <w:rPr>
          <w:noProof/>
        </w:rPr>
        <w:t xml:space="preserve"> </w:t>
      </w:r>
    </w:p>
    <w:p w14:paraId="55F2F80C" w14:textId="77777777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Dauwed, M., Yahaya, J., Mansor, Z., Hamdan, A. R., &amp; Meri, A. (2019, 2019). Health Information Exchange: Current Trends, Challenges and Recommendations. </w:t>
      </w:r>
    </w:p>
    <w:p w14:paraId="045714A1" w14:textId="77777777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>DiMaggio, P. J., &amp; Powell, W. W. (1983). The iron cage revisited: Institutional isomorphism and collective rationality in</w:t>
      </w:r>
    </w:p>
    <w:p w14:paraId="0DB3A8A5" w14:textId="10A9BB91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organizational fields. </w:t>
      </w:r>
      <w:r w:rsidRPr="008F3112">
        <w:rPr>
          <w:i/>
          <w:noProof/>
        </w:rPr>
        <w:t>American Sociological Review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48</w:t>
      </w:r>
      <w:r w:rsidRPr="008F3112">
        <w:rPr>
          <w:noProof/>
        </w:rPr>
        <w:t xml:space="preserve">(2), 147-160. </w:t>
      </w:r>
      <w:hyperlink r:id="rId11" w:history="1">
        <w:r w:rsidRPr="008F3112">
          <w:rPr>
            <w:rStyle w:val="Hyperlink"/>
            <w:noProof/>
          </w:rPr>
          <w:t>https://doi.org/10.2307/2095101</w:t>
        </w:r>
      </w:hyperlink>
      <w:r w:rsidRPr="008F3112">
        <w:rPr>
          <w:noProof/>
        </w:rPr>
        <w:t xml:space="preserve"> </w:t>
      </w:r>
    </w:p>
    <w:p w14:paraId="5A0DBA7D" w14:textId="706401F6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Erol, I., Ar, I. M., &amp; Ozdemir, A. I. (2021). Assessing the feasibility of blockchain technology in industries: Evidence from Turkey. </w:t>
      </w:r>
      <w:r w:rsidRPr="008F3112">
        <w:rPr>
          <w:i/>
          <w:noProof/>
        </w:rPr>
        <w:t>Journal of Enterprise Information Management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34</w:t>
      </w:r>
      <w:r w:rsidRPr="008F3112">
        <w:rPr>
          <w:noProof/>
        </w:rPr>
        <w:t xml:space="preserve">(3), 746-769. </w:t>
      </w:r>
      <w:hyperlink r:id="rId12" w:history="1">
        <w:r w:rsidRPr="008F3112">
          <w:rPr>
            <w:rStyle w:val="Hyperlink"/>
            <w:noProof/>
          </w:rPr>
          <w:t>https://doi.org/10.1108/JEIM-09-2019-0309</w:t>
        </w:r>
      </w:hyperlink>
      <w:r w:rsidRPr="008F3112">
        <w:rPr>
          <w:noProof/>
        </w:rPr>
        <w:t xml:space="preserve"> </w:t>
      </w:r>
    </w:p>
    <w:p w14:paraId="3B2EE50E" w14:textId="4FE92B6A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Flessa, S., &amp; Huebner, C. (2021). Innovations in Health Care—A Conceptual Framework. </w:t>
      </w:r>
      <w:r w:rsidRPr="008F3112">
        <w:rPr>
          <w:i/>
          <w:noProof/>
        </w:rPr>
        <w:t>International Journal of Environmental Research and Public Health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18</w:t>
      </w:r>
      <w:r w:rsidRPr="008F3112">
        <w:rPr>
          <w:noProof/>
        </w:rPr>
        <w:t xml:space="preserve">(19), 10026. </w:t>
      </w:r>
      <w:hyperlink r:id="rId13" w:history="1">
        <w:r w:rsidRPr="008F3112">
          <w:rPr>
            <w:rStyle w:val="Hyperlink"/>
            <w:noProof/>
          </w:rPr>
          <w:t>https://doi.org/10.3390/ijerph181910026</w:t>
        </w:r>
      </w:hyperlink>
      <w:r w:rsidRPr="008F3112">
        <w:rPr>
          <w:noProof/>
        </w:rPr>
        <w:t xml:space="preserve"> </w:t>
      </w:r>
    </w:p>
    <w:p w14:paraId="1D747084" w14:textId="7A618D8E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Geringer, J. M. (1991). Strategic Determinants of Partner Selection Criteria in International Joint Ventures. </w:t>
      </w:r>
      <w:r w:rsidRPr="008F3112">
        <w:rPr>
          <w:i/>
          <w:noProof/>
        </w:rPr>
        <w:t>Journal of International Business Studies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22</w:t>
      </w:r>
      <w:r w:rsidRPr="008F3112">
        <w:rPr>
          <w:noProof/>
        </w:rPr>
        <w:t xml:space="preserve">(1), 41-62. </w:t>
      </w:r>
      <w:hyperlink r:id="rId14" w:history="1">
        <w:r w:rsidRPr="008F3112">
          <w:rPr>
            <w:rStyle w:val="Hyperlink"/>
            <w:noProof/>
          </w:rPr>
          <w:t>https://doi.org/10.1057/palgrave.jibs.8490291</w:t>
        </w:r>
      </w:hyperlink>
      <w:r w:rsidRPr="008F3112">
        <w:rPr>
          <w:noProof/>
        </w:rPr>
        <w:t xml:space="preserve"> </w:t>
      </w:r>
    </w:p>
    <w:p w14:paraId="77CADB03" w14:textId="53829487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Glaister, K. W. (1996). UK-Western European strategic alliances: Motives and selection criteria. </w:t>
      </w:r>
      <w:r w:rsidRPr="008F3112">
        <w:rPr>
          <w:i/>
          <w:noProof/>
        </w:rPr>
        <w:t>Journal of Euro-Marketing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5</w:t>
      </w:r>
      <w:r w:rsidRPr="008F3112">
        <w:rPr>
          <w:noProof/>
        </w:rPr>
        <w:t xml:space="preserve">(4), 5-35. </w:t>
      </w:r>
      <w:hyperlink r:id="rId15" w:history="1">
        <w:r w:rsidRPr="008F3112">
          <w:rPr>
            <w:rStyle w:val="Hyperlink"/>
            <w:noProof/>
          </w:rPr>
          <w:t>https://doi.org/10.1300/J037v05n04_02</w:t>
        </w:r>
      </w:hyperlink>
      <w:r w:rsidRPr="008F3112">
        <w:rPr>
          <w:noProof/>
        </w:rPr>
        <w:t xml:space="preserve"> </w:t>
      </w:r>
    </w:p>
    <w:p w14:paraId="25BF8076" w14:textId="77777777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Goodhue, D. L., &amp; Thompson, R. L. (1995). Task-technology fit and individual performance. </w:t>
      </w:r>
      <w:r w:rsidRPr="008F3112">
        <w:rPr>
          <w:i/>
          <w:noProof/>
        </w:rPr>
        <w:t>MIS Quarterly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19</w:t>
      </w:r>
      <w:r w:rsidRPr="008F3112">
        <w:rPr>
          <w:noProof/>
        </w:rPr>
        <w:t xml:space="preserve">(2), 213-236. </w:t>
      </w:r>
    </w:p>
    <w:p w14:paraId="2E323FA2" w14:textId="4D2E9464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Greenhalgh, T., Wherton, J., Papoutsi, C., Lynch, J., Hughes, G., A'Court, C., Hinder, S., Fahy, N., Procter, R., &amp; Shaw, S. (2017). Beyond Adoption: A New Framework for Theorizing and Evaluating Nonadoption, Abandonment, and Challenges to the Scale-Up, Spread, and Sustainability of Health and Care Technologies. </w:t>
      </w:r>
      <w:r w:rsidRPr="008F3112">
        <w:rPr>
          <w:i/>
          <w:noProof/>
        </w:rPr>
        <w:t>Journal of Medical Internet Research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19</w:t>
      </w:r>
      <w:r w:rsidRPr="008F3112">
        <w:rPr>
          <w:noProof/>
        </w:rPr>
        <w:t xml:space="preserve">(11), e367. </w:t>
      </w:r>
      <w:hyperlink r:id="rId16" w:history="1">
        <w:r w:rsidRPr="008F3112">
          <w:rPr>
            <w:rStyle w:val="Hyperlink"/>
            <w:noProof/>
          </w:rPr>
          <w:t>https://doi.org/10.2196/jmir.8775</w:t>
        </w:r>
      </w:hyperlink>
      <w:r w:rsidRPr="008F3112">
        <w:rPr>
          <w:noProof/>
        </w:rPr>
        <w:t xml:space="preserve"> </w:t>
      </w:r>
    </w:p>
    <w:p w14:paraId="20F2692D" w14:textId="6DE1EF34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Hansen, S., &amp; Baroody, A. J. (2020). Electronic Health Records and the Logics of Care: Complementarity and Conflict in the U.S. Healthcare System. </w:t>
      </w:r>
      <w:r w:rsidRPr="008F3112">
        <w:rPr>
          <w:i/>
          <w:noProof/>
        </w:rPr>
        <w:t>Information Systems Research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31</w:t>
      </w:r>
      <w:r w:rsidRPr="008F3112">
        <w:rPr>
          <w:noProof/>
        </w:rPr>
        <w:t xml:space="preserve">(1), 57-75. </w:t>
      </w:r>
      <w:hyperlink r:id="rId17" w:history="1">
        <w:r w:rsidRPr="008F3112">
          <w:rPr>
            <w:rStyle w:val="Hyperlink"/>
            <w:noProof/>
          </w:rPr>
          <w:t>https://doi.org/10.1287/isre.2019.0875</w:t>
        </w:r>
      </w:hyperlink>
      <w:r w:rsidRPr="008F3112">
        <w:rPr>
          <w:noProof/>
        </w:rPr>
        <w:t xml:space="preserve"> </w:t>
      </w:r>
    </w:p>
    <w:p w14:paraId="011B2B7C" w14:textId="77777777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lastRenderedPageBreak/>
        <w:t>Heyen, N. B., &amp; Reiß, T. (2014). Das Gesundheitswesen aus Innovationssystemperspektive: Acht Thesen und</w:t>
      </w:r>
    </w:p>
    <w:p w14:paraId="6F39E394" w14:textId="5E36C9DC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Handlungsmöglichkeiten: Teil 1. </w:t>
      </w:r>
      <w:r w:rsidRPr="008F3112">
        <w:rPr>
          <w:i/>
          <w:noProof/>
        </w:rPr>
        <w:t>Sozialer Fortschritt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63</w:t>
      </w:r>
      <w:r w:rsidRPr="008F3112">
        <w:rPr>
          <w:noProof/>
        </w:rPr>
        <w:t xml:space="preserve">(10), 245-252. </w:t>
      </w:r>
      <w:hyperlink r:id="rId18" w:history="1">
        <w:r w:rsidRPr="008F3112">
          <w:rPr>
            <w:rStyle w:val="Hyperlink"/>
            <w:noProof/>
          </w:rPr>
          <w:t>https://doi.org/10.3790/sfo.63.10.245</w:t>
        </w:r>
      </w:hyperlink>
      <w:r w:rsidRPr="008F3112">
        <w:rPr>
          <w:noProof/>
        </w:rPr>
        <w:t xml:space="preserve"> </w:t>
      </w:r>
    </w:p>
    <w:p w14:paraId="191E3482" w14:textId="351B5EC2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Holmgren, A. J., &amp; Adler‐Milstein, J. (2017). Health Information Exchange in US Hospitals: The Current Landscape and a Path to Improved Information Sharing. </w:t>
      </w:r>
      <w:r w:rsidRPr="008F3112">
        <w:rPr>
          <w:i/>
          <w:noProof/>
        </w:rPr>
        <w:t>Journal of Hospital Medicine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12</w:t>
      </w:r>
      <w:r w:rsidRPr="008F3112">
        <w:rPr>
          <w:noProof/>
        </w:rPr>
        <w:t xml:space="preserve">(3), 193-198. </w:t>
      </w:r>
      <w:hyperlink r:id="rId19" w:history="1">
        <w:r w:rsidRPr="008F3112">
          <w:rPr>
            <w:rStyle w:val="Hyperlink"/>
            <w:noProof/>
          </w:rPr>
          <w:t>https://doi.org/10.12788/jhm.2704</w:t>
        </w:r>
      </w:hyperlink>
      <w:r w:rsidRPr="008F3112">
        <w:rPr>
          <w:noProof/>
        </w:rPr>
        <w:t xml:space="preserve"> </w:t>
      </w:r>
    </w:p>
    <w:p w14:paraId="64761A66" w14:textId="77777777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Ingstrup, M. B., Aarikka-Stenroos, L., &amp; Adlin, N. (2020). When institutional logics meet: Alignment and misalignment in collaboration between academia and practitioners. </w:t>
      </w:r>
      <w:r w:rsidRPr="008F3112">
        <w:rPr>
          <w:i/>
          <w:noProof/>
        </w:rPr>
        <w:t>Industrial Marketing Management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92</w:t>
      </w:r>
      <w:r w:rsidRPr="008F3112">
        <w:rPr>
          <w:noProof/>
        </w:rPr>
        <w:t xml:space="preserve">. </w:t>
      </w:r>
    </w:p>
    <w:p w14:paraId="5B08DBA9" w14:textId="77777777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Kahn, A. (1969). </w:t>
      </w:r>
      <w:r w:rsidRPr="008F3112">
        <w:rPr>
          <w:i/>
          <w:noProof/>
        </w:rPr>
        <w:t>Theory and practice of social planning</w:t>
      </w:r>
      <w:r w:rsidRPr="008F3112">
        <w:rPr>
          <w:noProof/>
        </w:rPr>
        <w:t xml:space="preserve">. Russel Sage Foundation. </w:t>
      </w:r>
    </w:p>
    <w:p w14:paraId="0E4498F1" w14:textId="1099D952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Katz, M. L., &amp; Shapiro, C. (1986). Technology adoption in the presence of network externalities. </w:t>
      </w:r>
      <w:r w:rsidRPr="008F3112">
        <w:rPr>
          <w:i/>
          <w:noProof/>
        </w:rPr>
        <w:t>Journal of Political Economy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94</w:t>
      </w:r>
      <w:r w:rsidRPr="008F3112">
        <w:rPr>
          <w:noProof/>
        </w:rPr>
        <w:t xml:space="preserve">(4), 822- 841. </w:t>
      </w:r>
      <w:hyperlink r:id="rId20" w:history="1">
        <w:r w:rsidRPr="008F3112">
          <w:rPr>
            <w:rStyle w:val="Hyperlink"/>
            <w:noProof/>
          </w:rPr>
          <w:t>https://doi.org/10.1086/261409</w:t>
        </w:r>
      </w:hyperlink>
      <w:r w:rsidRPr="008F3112">
        <w:rPr>
          <w:noProof/>
        </w:rPr>
        <w:t xml:space="preserve"> </w:t>
      </w:r>
    </w:p>
    <w:p w14:paraId="06402919" w14:textId="77777777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Klein, S., Prinz, W., &amp; Gräther, W. (2018). A use case identification framework and use case canvas for identifying and exploring relevant blockchain opportunities. 1st ERCIM Blockchain Workshop 2018, </w:t>
      </w:r>
    </w:p>
    <w:p w14:paraId="72672997" w14:textId="63F9DECB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Kruse, C. S., Kothman, K., Anerobi, K., &amp; Abanaka, L. (2016). Adoption Factors of the Electronic Health Record: A Systematic Review. </w:t>
      </w:r>
      <w:r w:rsidRPr="008F3112">
        <w:rPr>
          <w:i/>
          <w:noProof/>
        </w:rPr>
        <w:t>JMIR Medical Informatics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4</w:t>
      </w:r>
      <w:r w:rsidRPr="008F3112">
        <w:rPr>
          <w:noProof/>
        </w:rPr>
        <w:t xml:space="preserve">(2), e19. </w:t>
      </w:r>
      <w:hyperlink r:id="rId21" w:history="1">
        <w:r w:rsidRPr="008F3112">
          <w:rPr>
            <w:rStyle w:val="Hyperlink"/>
            <w:noProof/>
          </w:rPr>
          <w:t>https://doi.org/10.2196/medinform.5525</w:t>
        </w:r>
      </w:hyperlink>
      <w:r w:rsidRPr="008F3112">
        <w:rPr>
          <w:noProof/>
        </w:rPr>
        <w:t xml:space="preserve"> </w:t>
      </w:r>
    </w:p>
    <w:p w14:paraId="480570DD" w14:textId="5BE90175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Kruse, C. S., Kristof, C., Jones, B., Mitchell, E., &amp; Martinez, A. (2016). Barriers to electronic health record adoption: A systematic literature review. </w:t>
      </w:r>
      <w:r w:rsidRPr="008F3112">
        <w:rPr>
          <w:i/>
          <w:noProof/>
        </w:rPr>
        <w:t>Journal of Medical Systems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40</w:t>
      </w:r>
      <w:r w:rsidRPr="008F3112">
        <w:rPr>
          <w:noProof/>
        </w:rPr>
        <w:t xml:space="preserve">(12). </w:t>
      </w:r>
      <w:hyperlink r:id="rId22" w:history="1">
        <w:r w:rsidRPr="008F3112">
          <w:rPr>
            <w:rStyle w:val="Hyperlink"/>
            <w:noProof/>
          </w:rPr>
          <w:t>https://doi.org/10.1007/s10916-016-0628-9</w:t>
        </w:r>
      </w:hyperlink>
      <w:r w:rsidRPr="008F3112">
        <w:rPr>
          <w:noProof/>
        </w:rPr>
        <w:t xml:space="preserve"> </w:t>
      </w:r>
    </w:p>
    <w:p w14:paraId="6FF3A97D" w14:textId="77777777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Labazova, O. (2019). Towards a framework for evaluation of blockchain implementations. ICIS 2019 Proceedings, </w:t>
      </w:r>
    </w:p>
    <w:p w14:paraId="400E513B" w14:textId="6CF0FE1B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López Martínez, A., Gil Pérez, M., &amp; Ruiz-Martínez, A. (2023). A Comprehensive Review of the State-of-the-Art on Security and Privacy Issues in Healthcare. </w:t>
      </w:r>
      <w:r w:rsidRPr="008F3112">
        <w:rPr>
          <w:i/>
          <w:noProof/>
        </w:rPr>
        <w:t>ACM Computing Surveys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55</w:t>
      </w:r>
      <w:r w:rsidRPr="008F3112">
        <w:rPr>
          <w:noProof/>
        </w:rPr>
        <w:t xml:space="preserve">(12), 1-38. </w:t>
      </w:r>
      <w:hyperlink r:id="rId23" w:history="1">
        <w:r w:rsidRPr="008F3112">
          <w:rPr>
            <w:rStyle w:val="Hyperlink"/>
            <w:noProof/>
          </w:rPr>
          <w:t>https://doi.org/10.1145/3571156</w:t>
        </w:r>
      </w:hyperlink>
      <w:r w:rsidRPr="008F3112">
        <w:rPr>
          <w:noProof/>
        </w:rPr>
        <w:t xml:space="preserve"> </w:t>
      </w:r>
    </w:p>
    <w:p w14:paraId="53A962B4" w14:textId="79C386E1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Maylor, H. R., Turner, N. W., &amp; Murray-Webster, R. (2013). How Hard Can It Be?: Actively Managing Complexity in Technology Projects. </w:t>
      </w:r>
      <w:r w:rsidRPr="008F3112">
        <w:rPr>
          <w:i/>
          <w:noProof/>
        </w:rPr>
        <w:t>Research-Technology Management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56</w:t>
      </w:r>
      <w:r w:rsidRPr="008F3112">
        <w:rPr>
          <w:noProof/>
        </w:rPr>
        <w:t xml:space="preserve">(4), 45-51. </w:t>
      </w:r>
      <w:hyperlink r:id="rId24" w:history="1">
        <w:r w:rsidRPr="008F3112">
          <w:rPr>
            <w:rStyle w:val="Hyperlink"/>
            <w:noProof/>
          </w:rPr>
          <w:t>https://doi.org/10.5437/08956308x5602125</w:t>
        </w:r>
      </w:hyperlink>
      <w:r w:rsidRPr="008F3112">
        <w:rPr>
          <w:noProof/>
        </w:rPr>
        <w:t xml:space="preserve"> </w:t>
      </w:r>
    </w:p>
    <w:p w14:paraId="4D218B71" w14:textId="77777777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Öberg, C., &amp; Shih, T. T.-Y. (2014). Divergent and convergent logic of firms: Barriers and enablers for development and commercialization of innovations. </w:t>
      </w:r>
      <w:r w:rsidRPr="008F3112">
        <w:rPr>
          <w:i/>
          <w:noProof/>
        </w:rPr>
        <w:t>Industrial Marketing Management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43</w:t>
      </w:r>
      <w:r w:rsidRPr="008F3112">
        <w:rPr>
          <w:noProof/>
        </w:rPr>
        <w:t xml:space="preserve">, 419–428. </w:t>
      </w:r>
    </w:p>
    <w:p w14:paraId="55E1231A" w14:textId="15D575DD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Ozdemir, Z., Barron, J., &amp; Bandyopadhyay, S. (2011). An Analysis of the Adoption of Digital Health Records Under Switching Costs. </w:t>
      </w:r>
      <w:r w:rsidRPr="008F3112">
        <w:rPr>
          <w:i/>
          <w:noProof/>
        </w:rPr>
        <w:t>Information Systems Research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22</w:t>
      </w:r>
      <w:r w:rsidRPr="008F3112">
        <w:rPr>
          <w:noProof/>
        </w:rPr>
        <w:t xml:space="preserve">(3), 491-503. </w:t>
      </w:r>
      <w:hyperlink r:id="rId25" w:history="1">
        <w:r w:rsidRPr="008F3112">
          <w:rPr>
            <w:rStyle w:val="Hyperlink"/>
            <w:noProof/>
          </w:rPr>
          <w:t>https://doi.org/10.1287/isre.1110.0349</w:t>
        </w:r>
      </w:hyperlink>
      <w:r w:rsidRPr="008F3112">
        <w:rPr>
          <w:noProof/>
        </w:rPr>
        <w:t xml:space="preserve"> </w:t>
      </w:r>
    </w:p>
    <w:p w14:paraId="323EB0DC" w14:textId="77777777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Parsons, T. (1951). </w:t>
      </w:r>
      <w:r w:rsidRPr="008F3112">
        <w:rPr>
          <w:i/>
          <w:noProof/>
        </w:rPr>
        <w:t>The Social System</w:t>
      </w:r>
      <w:r w:rsidRPr="008F3112">
        <w:rPr>
          <w:noProof/>
        </w:rPr>
        <w:t xml:space="preserve"> (B. S. Turner, Ed.). Routledge. </w:t>
      </w:r>
    </w:p>
    <w:p w14:paraId="76AC2858" w14:textId="77777777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Rathert, C., Porter, T. H., Mittler, J. N., &amp; Fleig-Palmer, M. (2017). Seven years after Meaningful Use: Physicians' and nurses' experiences with electronic health records. </w:t>
      </w:r>
      <w:r w:rsidRPr="008F3112">
        <w:rPr>
          <w:i/>
          <w:noProof/>
        </w:rPr>
        <w:t>Healthcare Management Review</w:t>
      </w:r>
      <w:r w:rsidRPr="008F3112">
        <w:rPr>
          <w:noProof/>
        </w:rPr>
        <w:t xml:space="preserve">. </w:t>
      </w:r>
    </w:p>
    <w:p w14:paraId="75BD9DE7" w14:textId="77777777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Rogers, E. M. (2003). </w:t>
      </w:r>
      <w:r w:rsidRPr="008F3112">
        <w:rPr>
          <w:i/>
          <w:noProof/>
        </w:rPr>
        <w:t>Diffusion of innovations</w:t>
      </w:r>
      <w:r w:rsidRPr="008F3112">
        <w:rPr>
          <w:noProof/>
        </w:rPr>
        <w:t xml:space="preserve"> (5th ed.). Free Press. </w:t>
      </w:r>
    </w:p>
    <w:p w14:paraId="4090C452" w14:textId="61D94269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Sahi, M. A., Abbas, H., Saleem, K., Yang, X., Derhab, A., Orgun, M. A., Iqbal, W., Rashid, I., &amp; Yaseen, A. (2018). Privacy Preservation in e-Healthcare Environments: State of the Art and Future Directions. </w:t>
      </w:r>
      <w:r w:rsidRPr="008F3112">
        <w:rPr>
          <w:i/>
          <w:noProof/>
        </w:rPr>
        <w:t>IEEE Access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6</w:t>
      </w:r>
      <w:r w:rsidRPr="008F3112">
        <w:rPr>
          <w:noProof/>
        </w:rPr>
        <w:t xml:space="preserve">, 464-478. </w:t>
      </w:r>
      <w:hyperlink r:id="rId26" w:history="1">
        <w:r w:rsidRPr="008F3112">
          <w:rPr>
            <w:rStyle w:val="Hyperlink"/>
            <w:noProof/>
          </w:rPr>
          <w:t>https://doi.org/10.1109/access.2017.2767561</w:t>
        </w:r>
      </w:hyperlink>
      <w:r w:rsidRPr="008F3112">
        <w:rPr>
          <w:noProof/>
        </w:rPr>
        <w:t xml:space="preserve"> </w:t>
      </w:r>
    </w:p>
    <w:p w14:paraId="16BF73CA" w14:textId="1E708232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Skålén, P., Pace, S., &amp; Cova, B. (2015). Firm-brand community value co-creation as alignment of practices. </w:t>
      </w:r>
      <w:r w:rsidRPr="008F3112">
        <w:rPr>
          <w:i/>
          <w:noProof/>
        </w:rPr>
        <w:t>European Journal of Marketing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49</w:t>
      </w:r>
      <w:r w:rsidRPr="008F3112">
        <w:rPr>
          <w:noProof/>
        </w:rPr>
        <w:t xml:space="preserve">(3-4), 596-620. </w:t>
      </w:r>
      <w:hyperlink r:id="rId27" w:history="1">
        <w:r w:rsidRPr="008F3112">
          <w:rPr>
            <w:rStyle w:val="Hyperlink"/>
            <w:noProof/>
          </w:rPr>
          <w:t>https://doi.org/10.1108/EJM-08-2013-0409</w:t>
        </w:r>
      </w:hyperlink>
      <w:r w:rsidRPr="008F3112">
        <w:rPr>
          <w:noProof/>
        </w:rPr>
        <w:t xml:space="preserve"> </w:t>
      </w:r>
    </w:p>
    <w:p w14:paraId="3EAC17F4" w14:textId="14C1E825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Spencer-Hicken, S., Schutte, C. S. L., &amp; Vlok, P. J. (2023). Blockchain feasibility assessment: A quantitative approach. </w:t>
      </w:r>
      <w:r w:rsidRPr="008F3112">
        <w:rPr>
          <w:i/>
          <w:noProof/>
        </w:rPr>
        <w:t>Frontiers in Blockchain</w:t>
      </w:r>
      <w:r w:rsidRPr="008F3112">
        <w:rPr>
          <w:noProof/>
        </w:rPr>
        <w:t xml:space="preserve">. </w:t>
      </w:r>
      <w:hyperlink r:id="rId28" w:history="1">
        <w:r w:rsidRPr="008F3112">
          <w:rPr>
            <w:rStyle w:val="Hyperlink"/>
            <w:noProof/>
          </w:rPr>
          <w:t>https://doi.org/10.3389/fbloc.2023.1067039</w:t>
        </w:r>
      </w:hyperlink>
      <w:r w:rsidRPr="008F3112">
        <w:rPr>
          <w:noProof/>
        </w:rPr>
        <w:t xml:space="preserve"> </w:t>
      </w:r>
    </w:p>
    <w:p w14:paraId="3B808186" w14:textId="1F1D6070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Teckert, O. z. (2020). More Information Continuity Through Health Networks? Barriers to Implementation and Use of Health IT. </w:t>
      </w:r>
      <w:r w:rsidRPr="008F3112">
        <w:rPr>
          <w:i/>
          <w:noProof/>
        </w:rPr>
        <w:t>Digital Personalized Health and Medicine</w:t>
      </w:r>
      <w:r w:rsidRPr="008F3112">
        <w:rPr>
          <w:noProof/>
        </w:rPr>
        <w:t xml:space="preserve">. </w:t>
      </w:r>
      <w:hyperlink r:id="rId29" w:history="1">
        <w:r w:rsidRPr="008F3112">
          <w:rPr>
            <w:rStyle w:val="Hyperlink"/>
            <w:noProof/>
          </w:rPr>
          <w:t>https://doi.org/10.3233/shti200237</w:t>
        </w:r>
      </w:hyperlink>
      <w:r w:rsidRPr="008F3112">
        <w:rPr>
          <w:noProof/>
        </w:rPr>
        <w:t xml:space="preserve"> </w:t>
      </w:r>
    </w:p>
    <w:p w14:paraId="045645E3" w14:textId="77777777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Thompson, M. P., &amp; Graetz, I. (2019). Hospital adoption of interoperability functions. </w:t>
      </w:r>
      <w:r w:rsidRPr="008F3112">
        <w:rPr>
          <w:i/>
          <w:noProof/>
        </w:rPr>
        <w:t>Healthcare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7</w:t>
      </w:r>
      <w:r w:rsidRPr="008F3112">
        <w:rPr>
          <w:noProof/>
        </w:rPr>
        <w:t xml:space="preserve">. </w:t>
      </w:r>
    </w:p>
    <w:p w14:paraId="7CC74551" w14:textId="77777777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lastRenderedPageBreak/>
        <w:t xml:space="preserve">Venkatesh, V., Morris, M. G., Davis, G. B., &amp; Davis, F. D. (2003). User acceptance of information technology: Toward a unified view. </w:t>
      </w:r>
      <w:r w:rsidRPr="008F3112">
        <w:rPr>
          <w:i/>
          <w:noProof/>
        </w:rPr>
        <w:t>MIS Quarterly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27</w:t>
      </w:r>
      <w:r w:rsidRPr="008F3112">
        <w:rPr>
          <w:noProof/>
        </w:rPr>
        <w:t xml:space="preserve">(3), 425-478. </w:t>
      </w:r>
    </w:p>
    <w:p w14:paraId="0C71E8FF" w14:textId="54617FA8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Venkatesh, V., Thong, J. Y. L., &amp; Xu, X. (2012). Consumer acceptance and use of information technology: Extending the unified theory of acceptance and use of technology. </w:t>
      </w:r>
      <w:r w:rsidRPr="008F3112">
        <w:rPr>
          <w:i/>
          <w:noProof/>
        </w:rPr>
        <w:t>MIS Quarterly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36</w:t>
      </w:r>
      <w:r w:rsidRPr="008F3112">
        <w:rPr>
          <w:noProof/>
        </w:rPr>
        <w:t xml:space="preserve">(1), 157-178. </w:t>
      </w:r>
      <w:hyperlink r:id="rId30" w:history="1">
        <w:r w:rsidRPr="008F3112">
          <w:rPr>
            <w:rStyle w:val="Hyperlink"/>
            <w:noProof/>
          </w:rPr>
          <w:t>https://doi.org/10.2307/41410412</w:t>
        </w:r>
      </w:hyperlink>
      <w:r w:rsidRPr="008F3112">
        <w:rPr>
          <w:noProof/>
        </w:rPr>
        <w:t xml:space="preserve"> </w:t>
      </w:r>
    </w:p>
    <w:p w14:paraId="6BDC81D5" w14:textId="77777777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Wibowo, S., &amp; Hw, E. P. (2018). </w:t>
      </w:r>
      <w:r w:rsidRPr="008F3112">
        <w:rPr>
          <w:i/>
          <w:noProof/>
        </w:rPr>
        <w:t>Blockchain implementation assessment framework, case study of IoT LPWA licensing in Indonesia</w:t>
      </w:r>
      <w:r w:rsidRPr="008F3112">
        <w:rPr>
          <w:noProof/>
        </w:rPr>
        <w:t xml:space="preserve"> 2018 International Conference on ICT for Smart Society,  </w:t>
      </w:r>
    </w:p>
    <w:p w14:paraId="2B0FD1D2" w14:textId="1F0A41B8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Yaraghi, N., Du, A. Y., Sharman, R., Gopal, R. D., &amp; Ramesh, R. (2013). Network Effects in Health Information Exchange Growth. </w:t>
      </w:r>
      <w:r w:rsidRPr="008F3112">
        <w:rPr>
          <w:i/>
          <w:noProof/>
        </w:rPr>
        <w:t>ACM Transactions on Management Information Systems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4</w:t>
      </w:r>
      <w:r w:rsidRPr="008F3112">
        <w:rPr>
          <w:noProof/>
        </w:rPr>
        <w:t xml:space="preserve">(1), 1-26. </w:t>
      </w:r>
      <w:hyperlink r:id="rId31" w:history="1">
        <w:r w:rsidRPr="008F3112">
          <w:rPr>
            <w:rStyle w:val="Hyperlink"/>
            <w:noProof/>
          </w:rPr>
          <w:t>https://doi.org/10.1145/2445560.2445561</w:t>
        </w:r>
      </w:hyperlink>
      <w:r w:rsidRPr="008F3112">
        <w:rPr>
          <w:noProof/>
        </w:rPr>
        <w:t xml:space="preserve"> </w:t>
      </w:r>
    </w:p>
    <w:p w14:paraId="3FC4CE98" w14:textId="77777777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>Yusof, M. M., Kuljis, J., Papazafeiropoulou, A., &amp; Stergioulas, L. K. (2008). An evaluation framework for health information systems: Human, organization</w:t>
      </w:r>
    </w:p>
    <w:p w14:paraId="4E7723A8" w14:textId="0D6415E0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>and technology-fit factors (HOT-fit).</w:t>
      </w:r>
      <w:r w:rsidRPr="008F3112">
        <w:rPr>
          <w:i/>
          <w:noProof/>
        </w:rPr>
        <w:t xml:space="preserve"> 77</w:t>
      </w:r>
      <w:r w:rsidRPr="008F3112">
        <w:rPr>
          <w:noProof/>
        </w:rPr>
        <w:t xml:space="preserve">(6), 386-398. </w:t>
      </w:r>
      <w:hyperlink r:id="rId32" w:history="1">
        <w:r w:rsidRPr="008F3112">
          <w:rPr>
            <w:rStyle w:val="Hyperlink"/>
            <w:noProof/>
          </w:rPr>
          <w:t>https://doi.org/10.1016/j.ijmedinf.2007.08.011</w:t>
        </w:r>
      </w:hyperlink>
      <w:r w:rsidRPr="008F3112">
        <w:rPr>
          <w:noProof/>
        </w:rPr>
        <w:t xml:space="preserve"> </w:t>
      </w:r>
    </w:p>
    <w:p w14:paraId="0DB96DCA" w14:textId="77777777" w:rsidR="008F3112" w:rsidRPr="008F3112" w:rsidRDefault="008F3112" w:rsidP="008F3112">
      <w:pPr>
        <w:pStyle w:val="EndNoteBibliography"/>
        <w:ind w:left="720" w:hanging="720"/>
        <w:rPr>
          <w:noProof/>
        </w:rPr>
      </w:pPr>
      <w:r w:rsidRPr="008F3112">
        <w:rPr>
          <w:noProof/>
        </w:rPr>
        <w:t xml:space="preserve">Zhu, K., Kraemer, K. L., Gurbaxani, V., &amp; Xu, S. X. (2006). Migration to open-standard interorganizational systems: Network effects, switching costs, and path dependency. </w:t>
      </w:r>
      <w:r w:rsidRPr="008F3112">
        <w:rPr>
          <w:i/>
          <w:noProof/>
        </w:rPr>
        <w:t>MIS Quarterly</w:t>
      </w:r>
      <w:r w:rsidRPr="008F3112">
        <w:rPr>
          <w:noProof/>
        </w:rPr>
        <w:t>,</w:t>
      </w:r>
      <w:r w:rsidRPr="008F3112">
        <w:rPr>
          <w:i/>
          <w:noProof/>
        </w:rPr>
        <w:t xml:space="preserve"> 30</w:t>
      </w:r>
      <w:r w:rsidRPr="008F3112">
        <w:rPr>
          <w:noProof/>
        </w:rPr>
        <w:t xml:space="preserve">(Special Issue), 515-539. </w:t>
      </w:r>
    </w:p>
    <w:p w14:paraId="7C39B50A" w14:textId="4D5D41FD" w:rsidR="00FF0866" w:rsidRPr="00606AF8" w:rsidRDefault="00540281" w:rsidP="00606AF8">
      <w:pPr>
        <w:spacing w:line="288" w:lineRule="auto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fldChar w:fldCharType="end"/>
      </w:r>
    </w:p>
    <w:sectPr w:rsidR="00FF0866" w:rsidRPr="00606AF8" w:rsidSect="00BA4465">
      <w:pgSz w:w="15840" w:h="12240" w:orient="landscape"/>
      <w:pgMar w:top="1418" w:right="1418" w:bottom="1134" w:left="141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F834A3"/>
    <w:multiLevelType w:val="hybridMultilevel"/>
    <w:tmpl w:val="108E8BFE"/>
    <w:lvl w:ilvl="0" w:tplc="C3F669DA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223F90"/>
    <w:multiLevelType w:val="hybridMultilevel"/>
    <w:tmpl w:val="FDE60086"/>
    <w:lvl w:ilvl="0" w:tplc="4FD410D6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A107ED"/>
    <w:multiLevelType w:val="hybridMultilevel"/>
    <w:tmpl w:val="7D2EC4CE"/>
    <w:lvl w:ilvl="0" w:tplc="FB8836DE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B3F2C29E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CF720424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5938478A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56C74E8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76984556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5802242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BAEA13EE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D624C3E4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AF51942"/>
    <w:multiLevelType w:val="hybridMultilevel"/>
    <w:tmpl w:val="C226E190"/>
    <w:lvl w:ilvl="0" w:tplc="EA266886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B2948DA"/>
    <w:multiLevelType w:val="hybridMultilevel"/>
    <w:tmpl w:val="6A50DF0A"/>
    <w:lvl w:ilvl="0" w:tplc="587C0A7C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F073526"/>
    <w:multiLevelType w:val="hybridMultilevel"/>
    <w:tmpl w:val="9B04919C"/>
    <w:lvl w:ilvl="0" w:tplc="C7208DF4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4DC70AE"/>
    <w:multiLevelType w:val="hybridMultilevel"/>
    <w:tmpl w:val="10C21EC6"/>
    <w:lvl w:ilvl="0" w:tplc="2550B31A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2A101C1E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0520E02E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BE8798A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D4444AE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42B23B0E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554CBA4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528B8C0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11DA3B7C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7B368D4"/>
    <w:multiLevelType w:val="hybridMultilevel"/>
    <w:tmpl w:val="57360906"/>
    <w:lvl w:ilvl="0" w:tplc="C0AE4746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7C47F94"/>
    <w:multiLevelType w:val="hybridMultilevel"/>
    <w:tmpl w:val="43C68236"/>
    <w:lvl w:ilvl="0" w:tplc="1C924EA2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A4F0BC5"/>
    <w:multiLevelType w:val="hybridMultilevel"/>
    <w:tmpl w:val="08FC0146"/>
    <w:lvl w:ilvl="0" w:tplc="6B3C5FFC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787A6ABE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68586404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587050F8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A5A88D60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424CDE00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36C6D328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4C281CB0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E9A62760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B2A3FFF"/>
    <w:multiLevelType w:val="hybridMultilevel"/>
    <w:tmpl w:val="A0E4D0EE"/>
    <w:lvl w:ilvl="0" w:tplc="F6CC89A2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ECA6CFA"/>
    <w:multiLevelType w:val="hybridMultilevel"/>
    <w:tmpl w:val="2578D242"/>
    <w:lvl w:ilvl="0" w:tplc="F392F012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10738A1"/>
    <w:multiLevelType w:val="hybridMultilevel"/>
    <w:tmpl w:val="1CA69778"/>
    <w:lvl w:ilvl="0" w:tplc="FFB68B7C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AFF3EC4"/>
    <w:multiLevelType w:val="hybridMultilevel"/>
    <w:tmpl w:val="B638017C"/>
    <w:lvl w:ilvl="0" w:tplc="EF8A30D2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3E2C9268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205023A0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206AD940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2FB83046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6344C06E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3380F52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0366D6D8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D92AAA46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CDB0264"/>
    <w:multiLevelType w:val="hybridMultilevel"/>
    <w:tmpl w:val="09149BD8"/>
    <w:lvl w:ilvl="0" w:tplc="79541B2A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E924725"/>
    <w:multiLevelType w:val="hybridMultilevel"/>
    <w:tmpl w:val="B42A31D0"/>
    <w:lvl w:ilvl="0" w:tplc="406E16B6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A1ACC10C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60892AA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5D46D48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F1E29EC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CE9CD516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7DEA436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4B264246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5AA338C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29821A6"/>
    <w:multiLevelType w:val="hybridMultilevel"/>
    <w:tmpl w:val="56381316"/>
    <w:lvl w:ilvl="0" w:tplc="B5E6C04A">
      <w:start w:val="1"/>
      <w:numFmt w:val="bullet"/>
      <w:lvlText w:val="§"/>
      <w:lvlJc w:val="left"/>
      <w:pPr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6797D3F"/>
    <w:multiLevelType w:val="hybridMultilevel"/>
    <w:tmpl w:val="6E926D76"/>
    <w:lvl w:ilvl="0" w:tplc="0532C4BE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7EA437C"/>
    <w:multiLevelType w:val="hybridMultilevel"/>
    <w:tmpl w:val="F2DA3226"/>
    <w:lvl w:ilvl="0" w:tplc="3814A4B8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CD17086"/>
    <w:multiLevelType w:val="hybridMultilevel"/>
    <w:tmpl w:val="C47A06F4"/>
    <w:lvl w:ilvl="0" w:tplc="0596AC2A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42D410C6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D1FC62F8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CF6207A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64F47C1A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752EC326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162ACD1A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0F14F350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06633E0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58F5034"/>
    <w:multiLevelType w:val="hybridMultilevel"/>
    <w:tmpl w:val="BBECDBA4"/>
    <w:lvl w:ilvl="0" w:tplc="C7A6B862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9F004A50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6F64C78A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8DA691E2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192813C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5B261776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8824346A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36F49AA8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C1D48746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A962F54"/>
    <w:multiLevelType w:val="hybridMultilevel"/>
    <w:tmpl w:val="6F92A7B4"/>
    <w:lvl w:ilvl="0" w:tplc="D2AA8476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B636C5C"/>
    <w:multiLevelType w:val="hybridMultilevel"/>
    <w:tmpl w:val="7FA07D46"/>
    <w:lvl w:ilvl="0" w:tplc="303822C0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9E280BF0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52E8F504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4762CD00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8EE8A16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E21CEA16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D6B0A8BC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B5FC25DC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D4708564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F3434A9"/>
    <w:multiLevelType w:val="hybridMultilevel"/>
    <w:tmpl w:val="A02091B2"/>
    <w:lvl w:ilvl="0" w:tplc="3EB8A08C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43F47E1C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06EC96C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BB9A851E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6D6EA2E0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C6AF1B0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31670C8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1256C1BE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41B8A8AA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FD735ED"/>
    <w:multiLevelType w:val="hybridMultilevel"/>
    <w:tmpl w:val="9FF86692"/>
    <w:lvl w:ilvl="0" w:tplc="20BE9C3E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DDFA496E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8A0687BE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FBE3770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55E6D3BC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82268366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12407BA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EF120C4E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7700DCC8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0A76452"/>
    <w:multiLevelType w:val="hybridMultilevel"/>
    <w:tmpl w:val="9B36F8C8"/>
    <w:lvl w:ilvl="0" w:tplc="FFC6E754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08DC584E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19C0322C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9E01396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A9BC3E3A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AAD09D70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FA83678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026E83F8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DB8CC4E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36D30FA"/>
    <w:multiLevelType w:val="hybridMultilevel"/>
    <w:tmpl w:val="1A04685A"/>
    <w:lvl w:ilvl="0" w:tplc="FC9A54BE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555711B"/>
    <w:multiLevelType w:val="hybridMultilevel"/>
    <w:tmpl w:val="32009D3C"/>
    <w:lvl w:ilvl="0" w:tplc="DC149136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8FD2D3E"/>
    <w:multiLevelType w:val="hybridMultilevel"/>
    <w:tmpl w:val="8FFC3066"/>
    <w:lvl w:ilvl="0" w:tplc="CBCC0788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ABA0B0E4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5D0DA90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4236640E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468EAAE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9A2E77CC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2C286368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0840CD0A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828CA53C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F66128C"/>
    <w:multiLevelType w:val="hybridMultilevel"/>
    <w:tmpl w:val="FA762AE0"/>
    <w:lvl w:ilvl="0" w:tplc="FEEC6AAC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43EAC84A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4AD68C40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DF84FD8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8DBE5722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178A5E96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4367A10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47DC20E0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A7527790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0C81C3C"/>
    <w:multiLevelType w:val="hybridMultilevel"/>
    <w:tmpl w:val="667AF65A"/>
    <w:lvl w:ilvl="0" w:tplc="473C580A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55407D2"/>
    <w:multiLevelType w:val="hybridMultilevel"/>
    <w:tmpl w:val="034818DE"/>
    <w:lvl w:ilvl="0" w:tplc="381E3708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5FBABC8A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690EB0CC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1512B02A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DFE4C350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8D600A56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E1FACCC4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184A353C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BE52EC9C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6AA593A"/>
    <w:multiLevelType w:val="hybridMultilevel"/>
    <w:tmpl w:val="19E0FA64"/>
    <w:lvl w:ilvl="0" w:tplc="9AA0899A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0B285E38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EB78DCFC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42E48E6E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7DCC88E2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E5489B16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1E09D82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2C66BC8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73279A4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FC118F0"/>
    <w:multiLevelType w:val="hybridMultilevel"/>
    <w:tmpl w:val="4168A016"/>
    <w:lvl w:ilvl="0" w:tplc="27C8AF54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58E1E45"/>
    <w:multiLevelType w:val="hybridMultilevel"/>
    <w:tmpl w:val="428A04FA"/>
    <w:lvl w:ilvl="0" w:tplc="80A6DFEE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CBC78E4"/>
    <w:multiLevelType w:val="hybridMultilevel"/>
    <w:tmpl w:val="1E0AAE60"/>
    <w:lvl w:ilvl="0" w:tplc="2C9EF5EC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493760813">
    <w:abstractNumId w:val="16"/>
  </w:num>
  <w:num w:numId="2" w16cid:durableId="690424523">
    <w:abstractNumId w:val="5"/>
  </w:num>
  <w:num w:numId="3" w16cid:durableId="505752425">
    <w:abstractNumId w:val="35"/>
  </w:num>
  <w:num w:numId="4" w16cid:durableId="2000766073">
    <w:abstractNumId w:val="34"/>
  </w:num>
  <w:num w:numId="5" w16cid:durableId="53283847">
    <w:abstractNumId w:val="0"/>
  </w:num>
  <w:num w:numId="6" w16cid:durableId="95449404">
    <w:abstractNumId w:val="13"/>
  </w:num>
  <w:num w:numId="7" w16cid:durableId="1624119103">
    <w:abstractNumId w:val="14"/>
  </w:num>
  <w:num w:numId="8" w16cid:durableId="2145586677">
    <w:abstractNumId w:val="11"/>
  </w:num>
  <w:num w:numId="9" w16cid:durableId="381562045">
    <w:abstractNumId w:val="26"/>
  </w:num>
  <w:num w:numId="10" w16cid:durableId="778454577">
    <w:abstractNumId w:val="12"/>
  </w:num>
  <w:num w:numId="11" w16cid:durableId="822282691">
    <w:abstractNumId w:val="8"/>
  </w:num>
  <w:num w:numId="12" w16cid:durableId="684478211">
    <w:abstractNumId w:val="3"/>
  </w:num>
  <w:num w:numId="13" w16cid:durableId="514459318">
    <w:abstractNumId w:val="4"/>
  </w:num>
  <w:num w:numId="14" w16cid:durableId="1751846369">
    <w:abstractNumId w:val="33"/>
  </w:num>
  <w:num w:numId="15" w16cid:durableId="1643534075">
    <w:abstractNumId w:val="27"/>
  </w:num>
  <w:num w:numId="16" w16cid:durableId="665978147">
    <w:abstractNumId w:val="17"/>
  </w:num>
  <w:num w:numId="17" w16cid:durableId="839004112">
    <w:abstractNumId w:val="1"/>
  </w:num>
  <w:num w:numId="18" w16cid:durableId="1339581310">
    <w:abstractNumId w:val="7"/>
  </w:num>
  <w:num w:numId="19" w16cid:durableId="1937203220">
    <w:abstractNumId w:val="21"/>
  </w:num>
  <w:num w:numId="20" w16cid:durableId="883324712">
    <w:abstractNumId w:val="18"/>
  </w:num>
  <w:num w:numId="21" w16cid:durableId="1454012565">
    <w:abstractNumId w:val="30"/>
  </w:num>
  <w:num w:numId="22" w16cid:durableId="425424094">
    <w:abstractNumId w:val="23"/>
  </w:num>
  <w:num w:numId="23" w16cid:durableId="1685859072">
    <w:abstractNumId w:val="10"/>
  </w:num>
  <w:num w:numId="24" w16cid:durableId="2119907111">
    <w:abstractNumId w:val="6"/>
  </w:num>
  <w:num w:numId="25" w16cid:durableId="907113900">
    <w:abstractNumId w:val="32"/>
  </w:num>
  <w:num w:numId="26" w16cid:durableId="1266380261">
    <w:abstractNumId w:val="9"/>
  </w:num>
  <w:num w:numId="27" w16cid:durableId="1687823322">
    <w:abstractNumId w:val="15"/>
  </w:num>
  <w:num w:numId="28" w16cid:durableId="434011328">
    <w:abstractNumId w:val="2"/>
  </w:num>
  <w:num w:numId="29" w16cid:durableId="1996303030">
    <w:abstractNumId w:val="24"/>
  </w:num>
  <w:num w:numId="30" w16cid:durableId="54550796">
    <w:abstractNumId w:val="25"/>
  </w:num>
  <w:num w:numId="31" w16cid:durableId="339431527">
    <w:abstractNumId w:val="19"/>
  </w:num>
  <w:num w:numId="32" w16cid:durableId="2016150606">
    <w:abstractNumId w:val="22"/>
  </w:num>
  <w:num w:numId="33" w16cid:durableId="1331981247">
    <w:abstractNumId w:val="29"/>
  </w:num>
  <w:num w:numId="34" w16cid:durableId="651178620">
    <w:abstractNumId w:val="31"/>
  </w:num>
  <w:num w:numId="35" w16cid:durableId="294335110">
    <w:abstractNumId w:val="20"/>
  </w:num>
  <w:num w:numId="36" w16cid:durableId="1671906730">
    <w:abstractNumId w:val="28"/>
  </w:num>
  <w:numIdMacAtCleanup w:val="3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8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1&lt;/FontSize&gt;&lt;ReflistTitle&gt;&lt;style face=&quot;bold&quot; size=&quot;14&quot;&gt;Bibliography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prseedpvz59x8e9dt55xfznx09a5vf2t2da&quot;&gt;Master&amp;apos;s Thesis&lt;record-ids&gt;&lt;item&gt;23&lt;/item&gt;&lt;item&gt;24&lt;/item&gt;&lt;item&gt;25&lt;/item&gt;&lt;item&gt;66&lt;/item&gt;&lt;item&gt;77&lt;/item&gt;&lt;item&gt;85&lt;/item&gt;&lt;item&gt;87&lt;/item&gt;&lt;item&gt;169&lt;/item&gt;&lt;item&gt;177&lt;/item&gt;&lt;item&gt;180&lt;/item&gt;&lt;item&gt;183&lt;/item&gt;&lt;item&gt;202&lt;/item&gt;&lt;item&gt;203&lt;/item&gt;&lt;item&gt;206&lt;/item&gt;&lt;item&gt;222&lt;/item&gt;&lt;item&gt;233&lt;/item&gt;&lt;item&gt;237&lt;/item&gt;&lt;item&gt;254&lt;/item&gt;&lt;item&gt;260&lt;/item&gt;&lt;item&gt;263&lt;/item&gt;&lt;item&gt;274&lt;/item&gt;&lt;item&gt;278&lt;/item&gt;&lt;item&gt;279&lt;/item&gt;&lt;item&gt;280&lt;/item&gt;&lt;item&gt;281&lt;/item&gt;&lt;item&gt;349&lt;/item&gt;&lt;item&gt;370&lt;/item&gt;&lt;item&gt;404&lt;/item&gt;&lt;item&gt;411&lt;/item&gt;&lt;item&gt;418&lt;/item&gt;&lt;item&gt;423&lt;/item&gt;&lt;item&gt;426&lt;/item&gt;&lt;item&gt;430&lt;/item&gt;&lt;item&gt;435&lt;/item&gt;&lt;item&gt;437&lt;/item&gt;&lt;item&gt;440&lt;/item&gt;&lt;item&gt;452&lt;/item&gt;&lt;item&gt;453&lt;/item&gt;&lt;item&gt;454&lt;/item&gt;&lt;item&gt;455&lt;/item&gt;&lt;item&gt;457&lt;/item&gt;&lt;item&gt;458&lt;/item&gt;&lt;item&gt;459&lt;/item&gt;&lt;item&gt;460&lt;/item&gt;&lt;/record-ids&gt;&lt;/item&gt;&lt;/Libraries&gt;"/>
  </w:docVars>
  <w:rsids>
    <w:rsidRoot w:val="00606AF8"/>
    <w:rsid w:val="00027284"/>
    <w:rsid w:val="00031866"/>
    <w:rsid w:val="000354D2"/>
    <w:rsid w:val="00052DA8"/>
    <w:rsid w:val="00061104"/>
    <w:rsid w:val="00062212"/>
    <w:rsid w:val="000B6472"/>
    <w:rsid w:val="000C6B0F"/>
    <w:rsid w:val="000E5B87"/>
    <w:rsid w:val="000E6D5E"/>
    <w:rsid w:val="00104649"/>
    <w:rsid w:val="00130E03"/>
    <w:rsid w:val="00162D09"/>
    <w:rsid w:val="00163253"/>
    <w:rsid w:val="00173A39"/>
    <w:rsid w:val="00173F1A"/>
    <w:rsid w:val="0018045C"/>
    <w:rsid w:val="001A512A"/>
    <w:rsid w:val="001A615D"/>
    <w:rsid w:val="001E1B02"/>
    <w:rsid w:val="001E3F0B"/>
    <w:rsid w:val="001E67A9"/>
    <w:rsid w:val="001F25F1"/>
    <w:rsid w:val="001F5986"/>
    <w:rsid w:val="00227AEA"/>
    <w:rsid w:val="002360AD"/>
    <w:rsid w:val="00245329"/>
    <w:rsid w:val="00246032"/>
    <w:rsid w:val="00272389"/>
    <w:rsid w:val="00280396"/>
    <w:rsid w:val="00282961"/>
    <w:rsid w:val="00290E58"/>
    <w:rsid w:val="002B01E5"/>
    <w:rsid w:val="002B6A96"/>
    <w:rsid w:val="002F168C"/>
    <w:rsid w:val="002F5E4C"/>
    <w:rsid w:val="002F79E6"/>
    <w:rsid w:val="0031630C"/>
    <w:rsid w:val="00357E27"/>
    <w:rsid w:val="00372702"/>
    <w:rsid w:val="003807A6"/>
    <w:rsid w:val="003A40B4"/>
    <w:rsid w:val="004412A3"/>
    <w:rsid w:val="00471019"/>
    <w:rsid w:val="004954AE"/>
    <w:rsid w:val="004E37C1"/>
    <w:rsid w:val="004F1788"/>
    <w:rsid w:val="004F7322"/>
    <w:rsid w:val="0051073B"/>
    <w:rsid w:val="00512AC7"/>
    <w:rsid w:val="00513AB9"/>
    <w:rsid w:val="00517540"/>
    <w:rsid w:val="00532F6E"/>
    <w:rsid w:val="00540281"/>
    <w:rsid w:val="00540BC4"/>
    <w:rsid w:val="00542F72"/>
    <w:rsid w:val="00557B29"/>
    <w:rsid w:val="0056106A"/>
    <w:rsid w:val="00564047"/>
    <w:rsid w:val="00571758"/>
    <w:rsid w:val="00585C5D"/>
    <w:rsid w:val="00587FA0"/>
    <w:rsid w:val="005B3BFE"/>
    <w:rsid w:val="005B44DC"/>
    <w:rsid w:val="005B5807"/>
    <w:rsid w:val="005C74C2"/>
    <w:rsid w:val="005D41D4"/>
    <w:rsid w:val="005D4DCA"/>
    <w:rsid w:val="005E7D4B"/>
    <w:rsid w:val="005F2BB4"/>
    <w:rsid w:val="005F37EE"/>
    <w:rsid w:val="00606AF8"/>
    <w:rsid w:val="006213B5"/>
    <w:rsid w:val="00634584"/>
    <w:rsid w:val="00647D06"/>
    <w:rsid w:val="006A09ED"/>
    <w:rsid w:val="006B3CAF"/>
    <w:rsid w:val="006B4E6B"/>
    <w:rsid w:val="006B6B98"/>
    <w:rsid w:val="006F151F"/>
    <w:rsid w:val="00727637"/>
    <w:rsid w:val="00732E0B"/>
    <w:rsid w:val="00733801"/>
    <w:rsid w:val="00765498"/>
    <w:rsid w:val="00774CC8"/>
    <w:rsid w:val="00785ADC"/>
    <w:rsid w:val="007938AA"/>
    <w:rsid w:val="007A5A76"/>
    <w:rsid w:val="007B1EA3"/>
    <w:rsid w:val="007C430E"/>
    <w:rsid w:val="007D2175"/>
    <w:rsid w:val="008253C8"/>
    <w:rsid w:val="00826A57"/>
    <w:rsid w:val="00842B97"/>
    <w:rsid w:val="008B61D4"/>
    <w:rsid w:val="008B7BAA"/>
    <w:rsid w:val="008C4A7C"/>
    <w:rsid w:val="008E0EA5"/>
    <w:rsid w:val="008E227E"/>
    <w:rsid w:val="008E492A"/>
    <w:rsid w:val="008E7AE3"/>
    <w:rsid w:val="008F11D8"/>
    <w:rsid w:val="008F2104"/>
    <w:rsid w:val="008F3112"/>
    <w:rsid w:val="00916B86"/>
    <w:rsid w:val="009215FB"/>
    <w:rsid w:val="00925DA4"/>
    <w:rsid w:val="00935656"/>
    <w:rsid w:val="00942EE8"/>
    <w:rsid w:val="00944968"/>
    <w:rsid w:val="0097180B"/>
    <w:rsid w:val="009B5DF2"/>
    <w:rsid w:val="009F1D12"/>
    <w:rsid w:val="009F654D"/>
    <w:rsid w:val="00A05842"/>
    <w:rsid w:val="00A2262C"/>
    <w:rsid w:val="00A33B46"/>
    <w:rsid w:val="00A36DAB"/>
    <w:rsid w:val="00A45777"/>
    <w:rsid w:val="00A86477"/>
    <w:rsid w:val="00A90568"/>
    <w:rsid w:val="00A925D5"/>
    <w:rsid w:val="00AB2778"/>
    <w:rsid w:val="00AD3C46"/>
    <w:rsid w:val="00AD5644"/>
    <w:rsid w:val="00AE61F9"/>
    <w:rsid w:val="00B03605"/>
    <w:rsid w:val="00B25E96"/>
    <w:rsid w:val="00B37D94"/>
    <w:rsid w:val="00B66926"/>
    <w:rsid w:val="00B761E8"/>
    <w:rsid w:val="00B8017C"/>
    <w:rsid w:val="00B83331"/>
    <w:rsid w:val="00B8685A"/>
    <w:rsid w:val="00BA4465"/>
    <w:rsid w:val="00BB63D0"/>
    <w:rsid w:val="00C07626"/>
    <w:rsid w:val="00C16712"/>
    <w:rsid w:val="00C616A7"/>
    <w:rsid w:val="00C80C74"/>
    <w:rsid w:val="00CA2B5E"/>
    <w:rsid w:val="00CC2CB5"/>
    <w:rsid w:val="00CC3C05"/>
    <w:rsid w:val="00CC4A3E"/>
    <w:rsid w:val="00CE0897"/>
    <w:rsid w:val="00CE094B"/>
    <w:rsid w:val="00D01D89"/>
    <w:rsid w:val="00D15F8D"/>
    <w:rsid w:val="00D225AA"/>
    <w:rsid w:val="00D36C28"/>
    <w:rsid w:val="00D37881"/>
    <w:rsid w:val="00D4125E"/>
    <w:rsid w:val="00D42B59"/>
    <w:rsid w:val="00D43ABF"/>
    <w:rsid w:val="00D44CBE"/>
    <w:rsid w:val="00D749DC"/>
    <w:rsid w:val="00D850A3"/>
    <w:rsid w:val="00D97B47"/>
    <w:rsid w:val="00DA6BCE"/>
    <w:rsid w:val="00DC016C"/>
    <w:rsid w:val="00DD6FD9"/>
    <w:rsid w:val="00DF0327"/>
    <w:rsid w:val="00E032D3"/>
    <w:rsid w:val="00E441D6"/>
    <w:rsid w:val="00E44A51"/>
    <w:rsid w:val="00E5553A"/>
    <w:rsid w:val="00E5602F"/>
    <w:rsid w:val="00E56DCD"/>
    <w:rsid w:val="00E81D5B"/>
    <w:rsid w:val="00EA028F"/>
    <w:rsid w:val="00EB72D5"/>
    <w:rsid w:val="00EC6243"/>
    <w:rsid w:val="00ED0D74"/>
    <w:rsid w:val="00F13D36"/>
    <w:rsid w:val="00F2792A"/>
    <w:rsid w:val="00F43E63"/>
    <w:rsid w:val="00F51923"/>
    <w:rsid w:val="00F91407"/>
    <w:rsid w:val="00FE47F1"/>
    <w:rsid w:val="00FF0866"/>
    <w:rsid w:val="00FF56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2F0BDDF"/>
  <w15:chartTrackingRefBased/>
  <w15:docId w15:val="{06B168DB-E761-7648-962B-61F707DDF7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3458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40281"/>
    <w:pPr>
      <w:jc w:val="center"/>
    </w:pPr>
    <w:rPr>
      <w:rFonts w:ascii="Times New Roman" w:hAnsi="Times New Roman" w:cs="Times New Roman"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40281"/>
    <w:rPr>
      <w:rFonts w:ascii="Times New Roman" w:hAnsi="Times New Roman" w:cs="Times New Roman"/>
      <w:sz w:val="22"/>
    </w:rPr>
  </w:style>
  <w:style w:type="paragraph" w:customStyle="1" w:styleId="EndNoteBibliography">
    <w:name w:val="EndNote Bibliography"/>
    <w:basedOn w:val="Normal"/>
    <w:link w:val="EndNoteBibliographyChar"/>
    <w:rsid w:val="00540281"/>
    <w:rPr>
      <w:rFonts w:ascii="Times New Roman" w:hAnsi="Times New Roman" w:cs="Times New Roman"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540281"/>
    <w:rPr>
      <w:rFonts w:ascii="Times New Roman" w:hAnsi="Times New Roman" w:cs="Times New Roman"/>
      <w:sz w:val="22"/>
    </w:rPr>
  </w:style>
  <w:style w:type="character" w:styleId="Hyperlink">
    <w:name w:val="Hyperlink"/>
    <w:basedOn w:val="DefaultParagraphFont"/>
    <w:uiPriority w:val="99"/>
    <w:unhideWhenUsed/>
    <w:rsid w:val="00E441D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441D6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0B647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7528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31436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44617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09966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8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165484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42457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46669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7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91559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44047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10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851244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68216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34024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498439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145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602131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06915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63964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6846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002535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28899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633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955350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67651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471205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2001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9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676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637594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1870035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354824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486225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143793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3428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9210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6826655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505171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4934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85071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37556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029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57536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065095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45480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932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01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939295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522221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860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2095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421465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05144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321821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15592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92915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99143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6054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760401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766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58865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071369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32052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62715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31408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0522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41512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704734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468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519798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7474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12632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2666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0273794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74911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377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76987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01133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520012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6786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39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469087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1764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63672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4665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621838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1116574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7124744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7015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427861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20495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168874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076072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38744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6047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675124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277692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275779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535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817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869347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02534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89085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416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823769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7622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671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005825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08691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535463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702127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3747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41470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86933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740613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250099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7678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286303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726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121982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17473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258372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196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45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951544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42665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97722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8959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694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981549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854927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69710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83354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73919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261211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46289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1456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19642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216811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4601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0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030167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09066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0570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0300124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70631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706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938859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303076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40735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9493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16462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003636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90286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051054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741013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257374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109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174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351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24348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184492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354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840967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44184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5255915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515302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5887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108268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50839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40000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700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002224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77220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379934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7491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947119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55894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979352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8825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5740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107182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31055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23825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0639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927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doi.org/10.3390/ijerph181910026" TargetMode="External"/><Relationship Id="rId18" Type="http://schemas.openxmlformats.org/officeDocument/2006/relationships/hyperlink" Target="https://doi.org/10.3790/sfo.63.10.245" TargetMode="External"/><Relationship Id="rId26" Type="http://schemas.openxmlformats.org/officeDocument/2006/relationships/hyperlink" Target="https://doi.org/10.1109/access.2017.2767561" TargetMode="External"/><Relationship Id="rId3" Type="http://schemas.openxmlformats.org/officeDocument/2006/relationships/styles" Target="styles.xml"/><Relationship Id="rId21" Type="http://schemas.openxmlformats.org/officeDocument/2006/relationships/hyperlink" Target="https://doi.org/10.2196/medinform.5525" TargetMode="External"/><Relationship Id="rId34" Type="http://schemas.openxmlformats.org/officeDocument/2006/relationships/theme" Target="theme/theme1.xml"/><Relationship Id="rId7" Type="http://schemas.openxmlformats.org/officeDocument/2006/relationships/hyperlink" Target="https://doi.org/10.1093/oso/9780198814634.003.0009" TargetMode="External"/><Relationship Id="rId12" Type="http://schemas.openxmlformats.org/officeDocument/2006/relationships/hyperlink" Target="https://doi.org/10.1108/JEIM-09-2019-0309" TargetMode="External"/><Relationship Id="rId17" Type="http://schemas.openxmlformats.org/officeDocument/2006/relationships/hyperlink" Target="https://doi.org/10.1287/isre.2019.0875" TargetMode="External"/><Relationship Id="rId25" Type="http://schemas.openxmlformats.org/officeDocument/2006/relationships/hyperlink" Target="https://doi.org/10.1287/isre.1110.0349" TargetMode="External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s://doi.org/10.2196/jmir.8775" TargetMode="External"/><Relationship Id="rId20" Type="http://schemas.openxmlformats.org/officeDocument/2006/relationships/hyperlink" Target="https://doi.org/10.1086/261409" TargetMode="External"/><Relationship Id="rId29" Type="http://schemas.openxmlformats.org/officeDocument/2006/relationships/hyperlink" Target="https://doi.org/10.3233/shti200237" TargetMode="External"/><Relationship Id="rId1" Type="http://schemas.openxmlformats.org/officeDocument/2006/relationships/customXml" Target="../customXml/item1.xml"/><Relationship Id="rId6" Type="http://schemas.openxmlformats.org/officeDocument/2006/relationships/hyperlink" Target="https://doi.org/10.5465/amr.2011.0431" TargetMode="External"/><Relationship Id="rId11" Type="http://schemas.openxmlformats.org/officeDocument/2006/relationships/hyperlink" Target="https://doi.org/10.2307/2095101" TargetMode="External"/><Relationship Id="rId24" Type="http://schemas.openxmlformats.org/officeDocument/2006/relationships/hyperlink" Target="https://doi.org/10.5437/08956308x5602125" TargetMode="External"/><Relationship Id="rId32" Type="http://schemas.openxmlformats.org/officeDocument/2006/relationships/hyperlink" Target="https://doi.org/10.1016/j.ijmedinf.2007.08.011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1300/J037v05n04_02" TargetMode="External"/><Relationship Id="rId23" Type="http://schemas.openxmlformats.org/officeDocument/2006/relationships/hyperlink" Target="https://doi.org/10.1145/3571156" TargetMode="External"/><Relationship Id="rId28" Type="http://schemas.openxmlformats.org/officeDocument/2006/relationships/hyperlink" Target="https://doi.org/10.3389/fbloc.2023.1067039" TargetMode="External"/><Relationship Id="rId10" Type="http://schemas.openxmlformats.org/officeDocument/2006/relationships/hyperlink" Target="https://doi.org/10.1016/j.lrp.2012.01.001" TargetMode="External"/><Relationship Id="rId19" Type="http://schemas.openxmlformats.org/officeDocument/2006/relationships/hyperlink" Target="https://doi.org/10.12788/jhm.2704" TargetMode="External"/><Relationship Id="rId31" Type="http://schemas.openxmlformats.org/officeDocument/2006/relationships/hyperlink" Target="https://doi.org/10.1145/2445560.2445561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1186/1472-6947-10-67" TargetMode="External"/><Relationship Id="rId14" Type="http://schemas.openxmlformats.org/officeDocument/2006/relationships/hyperlink" Target="https://doi.org/10.1057/palgrave.jibs.8490291" TargetMode="External"/><Relationship Id="rId22" Type="http://schemas.openxmlformats.org/officeDocument/2006/relationships/hyperlink" Target="https://doi.org/10.1007/s10916-016-0628-9" TargetMode="External"/><Relationship Id="rId27" Type="http://schemas.openxmlformats.org/officeDocument/2006/relationships/hyperlink" Target="https://doi.org/10.1108/EJM-08-2013-0409" TargetMode="External"/><Relationship Id="rId30" Type="http://schemas.openxmlformats.org/officeDocument/2006/relationships/hyperlink" Target="https://doi.org/10.2307/41410412" TargetMode="External"/><Relationship Id="rId8" Type="http://schemas.openxmlformats.org/officeDocument/2006/relationships/hyperlink" Target="https://doi.org/10.2196/15068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CD02ACC-C2BF-5E4D-AB17-A730543350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21</Pages>
  <Words>10307</Words>
  <Characters>58756</Characters>
  <Application>Microsoft Office Word</Application>
  <DocSecurity>0</DocSecurity>
  <Lines>489</Lines>
  <Paragraphs>1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9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Goeppinger, Sophia</cp:lastModifiedBy>
  <cp:revision>10</cp:revision>
  <dcterms:created xsi:type="dcterms:W3CDTF">2023-12-14T11:08:00Z</dcterms:created>
  <dcterms:modified xsi:type="dcterms:W3CDTF">2023-12-14T11:51:00Z</dcterms:modified>
</cp:coreProperties>
</file>